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3E00" w:rsidRPr="001549D3" w:rsidRDefault="00AC3E00" w:rsidP="00AC3E00">
      <w:pPr>
        <w:pStyle w:val="SupplementaryMaterial"/>
        <w:rPr>
          <w:b w:val="0"/>
        </w:rPr>
      </w:pPr>
      <w:r w:rsidRPr="001549D3">
        <w:t>Supplementary Material</w:t>
      </w:r>
    </w:p>
    <w:p w:rsidR="00AC3E00" w:rsidRPr="00994A3D" w:rsidRDefault="00AC3E00" w:rsidP="00AC3E00">
      <w:pPr>
        <w:pStyle w:val="berschrift1"/>
      </w:pPr>
      <w:r w:rsidRPr="00994A3D">
        <w:t>Supplementary Data</w:t>
      </w:r>
    </w:p>
    <w:p w:rsidR="00AC3E00" w:rsidRPr="00A817D1" w:rsidRDefault="00AC3E00" w:rsidP="00AC3E00">
      <w:pPr>
        <w:pStyle w:val="berschrift2"/>
      </w:pPr>
      <w:r>
        <w:t>Initial search Query</w:t>
      </w:r>
    </w:p>
    <w:p w:rsidR="00AC3E00" w:rsidRPr="00703183" w:rsidRDefault="00AC3E00" w:rsidP="00AC3E00">
      <w:pPr>
        <w:jc w:val="center"/>
        <w:rPr>
          <w:rFonts w:eastAsia="Times New Roman" w:cs="Times New Roman"/>
          <w:color w:val="000000"/>
          <w:szCs w:val="24"/>
        </w:rPr>
      </w:pPr>
      <w:r w:rsidRPr="00703183">
        <w:rPr>
          <w:rFonts w:eastAsia="Times New Roman" w:cs="Times New Roman"/>
          <w:color w:val="000000"/>
          <w:szCs w:val="24"/>
        </w:rPr>
        <w:t xml:space="preserve"> (((((((((((("stroke") OR cerebral stroke[MeSH Terms]) OR "cerebrovascular stroke") OR cerebrovascular stroke[MeSH Terms]) OR cerebrovascular accident[MeSH Terms]) OR "apoplexy") OR apoplexy[MeSH Terms]) OR apoplexy, cerebrovascular[MeSH Terms])))) </w:t>
      </w:r>
    </w:p>
    <w:p w:rsidR="00AC3E00" w:rsidRPr="00703183" w:rsidRDefault="00AC3E00" w:rsidP="00AC3E00">
      <w:pPr>
        <w:jc w:val="center"/>
        <w:rPr>
          <w:rFonts w:eastAsia="Times New Roman" w:cs="Times New Roman"/>
          <w:color w:val="000000"/>
          <w:szCs w:val="24"/>
        </w:rPr>
      </w:pPr>
      <w:r w:rsidRPr="00703183">
        <w:rPr>
          <w:rFonts w:eastAsia="Times New Roman" w:cs="Times New Roman"/>
          <w:color w:val="000000"/>
          <w:szCs w:val="24"/>
        </w:rPr>
        <w:t xml:space="preserve">AND </w:t>
      </w:r>
    </w:p>
    <w:p w:rsidR="00AC3E00" w:rsidRPr="00703183" w:rsidRDefault="00AC3E00" w:rsidP="00AC3E00">
      <w:pPr>
        <w:jc w:val="center"/>
        <w:rPr>
          <w:rFonts w:eastAsia="Times New Roman" w:cs="Times New Roman"/>
          <w:color w:val="000000"/>
          <w:szCs w:val="24"/>
        </w:rPr>
      </w:pPr>
      <w:r w:rsidRPr="00703183">
        <w:rPr>
          <w:rFonts w:eastAsia="Times New Roman" w:cs="Times New Roman"/>
          <w:color w:val="000000"/>
          <w:szCs w:val="24"/>
        </w:rPr>
        <w:t xml:space="preserve">((((("upper limb") OR upper limb[MeSH Terms]) OR "upper extremity") OR upper extremity[MeSH Terms]))) AND ((Clinical Study[ptyp] OR Clinical Trial[ptyp] OR Observational Study[ptyp] OR Randomized Controlled Trial[ptyp]) AND ("2013/01/01"[PDat] : "2018/05/04"[PDat]) </w:t>
      </w:r>
    </w:p>
    <w:p w:rsidR="00AC3E00" w:rsidRPr="00703183" w:rsidRDefault="00AC3E00" w:rsidP="00AC3E00">
      <w:pPr>
        <w:jc w:val="center"/>
        <w:rPr>
          <w:rFonts w:eastAsia="Times New Roman" w:cs="Times New Roman"/>
          <w:color w:val="000000"/>
          <w:szCs w:val="24"/>
        </w:rPr>
      </w:pPr>
      <w:r w:rsidRPr="00703183">
        <w:rPr>
          <w:rFonts w:eastAsia="Times New Roman" w:cs="Times New Roman"/>
          <w:color w:val="000000"/>
          <w:szCs w:val="24"/>
        </w:rPr>
        <w:t>AND</w:t>
      </w:r>
    </w:p>
    <w:p w:rsidR="00AC3E00" w:rsidRPr="00703183" w:rsidRDefault="00AC3E00" w:rsidP="00AC3E00">
      <w:pPr>
        <w:jc w:val="center"/>
        <w:rPr>
          <w:rFonts w:eastAsia="Times New Roman" w:cs="Times New Roman"/>
          <w:color w:val="000000"/>
          <w:szCs w:val="24"/>
        </w:rPr>
      </w:pPr>
      <w:r w:rsidRPr="00703183">
        <w:rPr>
          <w:rFonts w:eastAsia="Times New Roman" w:cs="Times New Roman"/>
          <w:color w:val="000000"/>
          <w:szCs w:val="24"/>
        </w:rPr>
        <w:t xml:space="preserve"> (English[lang] OR German[lang]))</w:t>
      </w:r>
    </w:p>
    <w:p w:rsidR="00AC3E00" w:rsidRDefault="00AC3E00" w:rsidP="00AC3E00">
      <w:pPr>
        <w:pStyle w:val="berschrift2"/>
      </w:pPr>
      <w:r>
        <w:t>Follow-up search Query</w:t>
      </w:r>
    </w:p>
    <w:p w:rsidR="00AC3E00" w:rsidRPr="00B9187A" w:rsidRDefault="00AC3E00" w:rsidP="00AC3E00">
      <w:pPr>
        <w:jc w:val="center"/>
      </w:pPr>
      <w:r w:rsidRPr="00B9187A">
        <w:t>(((((((((((("stroke") OR cerebral stroke[MeSH Terms]) OR "cerebrovascular stroke") OR cerebrovascular stroke[MeSH Terms]) OR cerebrovascular accident[MeSH Terms]) OR "apoplexy") OR apoplexy[MeSH Terms]) OR apoplexy, cerebrovascular[MeSH Terms]))))</w:t>
      </w:r>
    </w:p>
    <w:p w:rsidR="00AC3E00" w:rsidRPr="00B9187A" w:rsidRDefault="00AC3E00" w:rsidP="00AC3E00">
      <w:pPr>
        <w:jc w:val="center"/>
      </w:pPr>
      <w:r w:rsidRPr="00B9187A">
        <w:t>AND</w:t>
      </w:r>
    </w:p>
    <w:p w:rsidR="00AC3E00" w:rsidRPr="00B9187A" w:rsidRDefault="00AC3E00" w:rsidP="00AC3E00">
      <w:pPr>
        <w:jc w:val="center"/>
      </w:pPr>
      <w:r w:rsidRPr="00B9187A">
        <w:t>((((("upper limb") OR upper limb[MeSH Terms]) OR "upper extremity") OR upper extremity[MeSH Terms]))) AND ((Clinical Study[ptyp] OR Clinical Trial[ptyp] OR Observational Study[ptyp] OR Randomized Controlled Trial[ptyp])</w:t>
      </w:r>
      <w:r>
        <w:t xml:space="preserve"> AND ("2013/01/01"[PDat] : "2020/11/13</w:t>
      </w:r>
      <w:r w:rsidRPr="00B9187A">
        <w:t>"[PDat])</w:t>
      </w:r>
    </w:p>
    <w:p w:rsidR="00AC3E00" w:rsidRPr="00B9187A" w:rsidRDefault="00AC3E00" w:rsidP="00AC3E00">
      <w:pPr>
        <w:jc w:val="center"/>
      </w:pPr>
      <w:r w:rsidRPr="00B9187A">
        <w:t>AND</w:t>
      </w:r>
    </w:p>
    <w:p w:rsidR="00AC3E00" w:rsidRDefault="00AC3E00" w:rsidP="00AC3E00">
      <w:pPr>
        <w:jc w:val="center"/>
      </w:pPr>
      <w:r w:rsidRPr="00B9187A">
        <w:t>(English[lang] OR German[lang]))</w:t>
      </w:r>
    </w:p>
    <w:p w:rsidR="00AC3E00" w:rsidRPr="00A817D1" w:rsidRDefault="00AC3E00" w:rsidP="00AC3E00"/>
    <w:p w:rsidR="00AC3E00" w:rsidRPr="00994A3D" w:rsidRDefault="00AC3E00" w:rsidP="00AC3E00">
      <w:pPr>
        <w:pStyle w:val="berschrift1"/>
      </w:pPr>
      <w:r w:rsidRPr="00994A3D">
        <w:t>Supplementary Figures and Tables</w:t>
      </w:r>
    </w:p>
    <w:p w:rsidR="00AC3E00" w:rsidRDefault="00AC3E00" w:rsidP="00AC3E00">
      <w:pPr>
        <w:pStyle w:val="berschrift2"/>
      </w:pPr>
      <w:r w:rsidRPr="0001436A">
        <w:t>Supplementary</w:t>
      </w:r>
      <w:r w:rsidRPr="001549D3">
        <w:t xml:space="preserve"> Figures</w:t>
      </w:r>
    </w:p>
    <w:p w:rsidR="00AC3E00" w:rsidRDefault="00AC3E00" w:rsidP="00AC3E00">
      <w:pPr>
        <w:keepNext/>
        <w:rPr>
          <w:rFonts w:cs="Times New Roman"/>
          <w:b/>
          <w:szCs w:val="24"/>
        </w:rPr>
      </w:pPr>
      <w:r>
        <w:rPr>
          <w:rFonts w:cs="Times New Roman"/>
          <w:noProof/>
          <w:szCs w:val="24"/>
        </w:rPr>
        <w:lastRenderedPageBreak/>
        <w:drawing>
          <wp:inline distT="0" distB="0" distL="0" distR="0" wp14:anchorId="3E8ABE51" wp14:editId="6BB3EF8E">
            <wp:extent cx="6208395" cy="7515593"/>
            <wp:effectExtent l="0" t="0" r="1905" b="9525"/>
            <wp:docPr id="5" name="Grafik 5" descr="C:\Users\backh\AppData\Local\Microsoft\Windows\INetCache\Content.Word\Suppl.Fig1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ckh\AppData\Local\Microsoft\Windows\INetCache\Content.Word\Suppl.Fig1_fina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08395" cy="7515593"/>
                    </a:xfrm>
                    <a:prstGeom prst="rect">
                      <a:avLst/>
                    </a:prstGeom>
                    <a:noFill/>
                    <a:ln>
                      <a:noFill/>
                    </a:ln>
                  </pic:spPr>
                </pic:pic>
              </a:graphicData>
            </a:graphic>
          </wp:inline>
        </w:drawing>
      </w:r>
    </w:p>
    <w:p w:rsidR="00AC3E00" w:rsidRPr="00EB73A2" w:rsidRDefault="00AC3E00" w:rsidP="00AC3E00">
      <w:r w:rsidRPr="0001436A">
        <w:rPr>
          <w:b/>
        </w:rPr>
        <w:t xml:space="preserve">Supplementary Figure </w:t>
      </w:r>
      <w:r>
        <w:rPr>
          <w:b/>
        </w:rPr>
        <w:t>1</w:t>
      </w:r>
      <w:r w:rsidRPr="0001436A">
        <w:rPr>
          <w:b/>
        </w:rPr>
        <w:t>.</w:t>
      </w:r>
      <w:r>
        <w:t xml:space="preserve"> </w:t>
      </w:r>
      <w:r w:rsidRPr="00EB73A2">
        <w:t xml:space="preserve">Transformed data from individual data sources in percentage of recovery over the time course of one year after stroke. Individual assessments are color coded and the size depicts the underlying sample size. ARAT – Action research Arm Test, BBT – Box and Block test,  F-M – Fugl Meyer Assessment (upper extremity), GRIP – Grip force, MI – Motricity Index, PEG – </w:t>
      </w:r>
      <w:r w:rsidRPr="00EB73A2">
        <w:lastRenderedPageBreak/>
        <w:t xml:space="preserve">Peg test, RMA – Rivermead Motor Assessment, SIS – Stroke Impact Scale, WMFT – Wolf Motor Function Test. </w:t>
      </w:r>
    </w:p>
    <w:p w:rsidR="00AC3E00" w:rsidRPr="001549D3" w:rsidRDefault="00AC3E00" w:rsidP="00AC3E00">
      <w:pPr>
        <w:keepNext/>
        <w:rPr>
          <w:rFonts w:cs="Times New Roman"/>
          <w:szCs w:val="24"/>
        </w:rPr>
      </w:pPr>
    </w:p>
    <w:p w:rsidR="00AC3E00" w:rsidRPr="001549D3" w:rsidRDefault="00AC3E00" w:rsidP="00AC3E00">
      <w:pPr>
        <w:keepNext/>
        <w:jc w:val="center"/>
        <w:rPr>
          <w:rFonts w:cs="Times New Roman"/>
          <w:szCs w:val="24"/>
        </w:rPr>
      </w:pPr>
      <w:r>
        <w:rPr>
          <w:rFonts w:cs="Times New Roman"/>
          <w:noProof/>
          <w:szCs w:val="24"/>
        </w:rPr>
        <w:drawing>
          <wp:inline distT="0" distB="0" distL="0" distR="0" wp14:anchorId="70FA1B63" wp14:editId="45F98818">
            <wp:extent cx="6208395" cy="34925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b_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395" cy="3492500"/>
                    </a:xfrm>
                    <a:prstGeom prst="rect">
                      <a:avLst/>
                    </a:prstGeom>
                  </pic:spPr>
                </pic:pic>
              </a:graphicData>
            </a:graphic>
          </wp:inline>
        </w:drawing>
      </w:r>
    </w:p>
    <w:p w:rsidR="00AC3E00" w:rsidRDefault="00AC3E00" w:rsidP="00AC3E00">
      <w:pPr>
        <w:keepNext/>
        <w:rPr>
          <w:rFonts w:cs="Times New Roman"/>
          <w:szCs w:val="24"/>
        </w:rPr>
      </w:pPr>
      <w:r w:rsidRPr="0001436A">
        <w:rPr>
          <w:rFonts w:cs="Times New Roman"/>
          <w:b/>
          <w:szCs w:val="24"/>
        </w:rPr>
        <w:t xml:space="preserve">Supplementary Figure </w:t>
      </w:r>
      <w:r>
        <w:rPr>
          <w:rFonts w:cs="Times New Roman"/>
          <w:b/>
          <w:szCs w:val="24"/>
        </w:rPr>
        <w:t>2</w:t>
      </w:r>
      <w:r w:rsidRPr="0001436A">
        <w:rPr>
          <w:rFonts w:cs="Times New Roman"/>
          <w:b/>
          <w:szCs w:val="24"/>
        </w:rPr>
        <w:t>.</w:t>
      </w:r>
      <w:r w:rsidRPr="001549D3">
        <w:rPr>
          <w:rFonts w:cs="Times New Roman"/>
          <w:szCs w:val="24"/>
        </w:rPr>
        <w:t xml:space="preserve"> </w:t>
      </w:r>
      <w:r>
        <w:rPr>
          <w:rFonts w:cs="Times New Roman"/>
          <w:szCs w:val="24"/>
        </w:rPr>
        <w:t xml:space="preserve">Risk of bias graph - </w:t>
      </w:r>
      <w:r>
        <w:rPr>
          <w:rFonts w:eastAsia="Times New Roman" w:cs="Times New Roman"/>
          <w:color w:val="000000"/>
          <w:szCs w:val="24"/>
        </w:rPr>
        <w:t>m</w:t>
      </w:r>
      <w:r w:rsidRPr="00703183">
        <w:rPr>
          <w:rFonts w:eastAsia="Times New Roman" w:cs="Times New Roman"/>
          <w:color w:val="000000"/>
          <w:szCs w:val="24"/>
        </w:rPr>
        <w:t xml:space="preserve">ethodological quality of included </w:t>
      </w:r>
      <w:r>
        <w:rPr>
          <w:rFonts w:eastAsia="Times New Roman" w:cs="Times New Roman"/>
          <w:color w:val="000000"/>
          <w:szCs w:val="24"/>
        </w:rPr>
        <w:t>randomized trials</w:t>
      </w:r>
      <w:r w:rsidRPr="00703183">
        <w:rPr>
          <w:rFonts w:eastAsia="Times New Roman" w:cs="Times New Roman"/>
          <w:color w:val="000000"/>
          <w:szCs w:val="24"/>
        </w:rPr>
        <w:t xml:space="preserve"> </w:t>
      </w:r>
      <w:r>
        <w:rPr>
          <w:rFonts w:eastAsia="Times New Roman" w:cs="Times New Roman"/>
          <w:color w:val="000000"/>
          <w:szCs w:val="24"/>
        </w:rPr>
        <w:t>rated with the Cochrane Risk of Bias Tool RoB2.</w:t>
      </w:r>
    </w:p>
    <w:p w:rsidR="00AC3E00" w:rsidRDefault="00AC3E00" w:rsidP="00AC3E00">
      <w:pPr>
        <w:spacing w:before="0" w:after="200" w:line="276" w:lineRule="auto"/>
        <w:rPr>
          <w:rFonts w:cs="Times New Roman"/>
          <w:szCs w:val="24"/>
        </w:rPr>
      </w:pPr>
      <w:r>
        <w:rPr>
          <w:rFonts w:cs="Times New Roman"/>
          <w:szCs w:val="24"/>
        </w:rPr>
        <w:br w:type="page"/>
      </w:r>
    </w:p>
    <w:p w:rsidR="00AC3E00" w:rsidRDefault="00AC3E00" w:rsidP="00AC3E00">
      <w:pPr>
        <w:keepNext/>
        <w:rPr>
          <w:rFonts w:cs="Times New Roman"/>
          <w:szCs w:val="24"/>
        </w:rPr>
      </w:pPr>
      <w:r>
        <w:rPr>
          <w:rFonts w:eastAsia="Times New Roman" w:cs="Times New Roman"/>
          <w:noProof/>
          <w:color w:val="000000"/>
          <w:szCs w:val="24"/>
        </w:rPr>
        <w:lastRenderedPageBreak/>
        <w:drawing>
          <wp:inline distT="0" distB="0" distL="0" distR="0" wp14:anchorId="10E6E68D" wp14:editId="05275CEF">
            <wp:extent cx="5962650" cy="2533650"/>
            <wp:effectExtent l="0" t="0" r="0" b="0"/>
            <wp:docPr id="3" name="Grafik 3" descr="fig4_predictionacrossasses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4_predictionacrossassesments"/>
                    <pic:cNvPicPr>
                      <a:picLocks noChangeAspect="1" noChangeArrowheads="1"/>
                    </pic:cNvPicPr>
                  </pic:nvPicPr>
                  <pic:blipFill>
                    <a:blip r:embed="rId9">
                      <a:extLst>
                        <a:ext uri="{28A0092B-C50C-407E-A947-70E740481C1C}">
                          <a14:useLocalDpi xmlns:a14="http://schemas.microsoft.com/office/drawing/2010/main" val="0"/>
                        </a:ext>
                      </a:extLst>
                    </a:blip>
                    <a:srcRect t="9352"/>
                    <a:stretch>
                      <a:fillRect/>
                    </a:stretch>
                  </pic:blipFill>
                  <pic:spPr bwMode="auto">
                    <a:xfrm>
                      <a:off x="0" y="0"/>
                      <a:ext cx="5962650" cy="2533650"/>
                    </a:xfrm>
                    <a:prstGeom prst="rect">
                      <a:avLst/>
                    </a:prstGeom>
                    <a:noFill/>
                    <a:ln>
                      <a:noFill/>
                    </a:ln>
                  </pic:spPr>
                </pic:pic>
              </a:graphicData>
            </a:graphic>
          </wp:inline>
        </w:drawing>
      </w:r>
      <w:r w:rsidRPr="0001436A">
        <w:rPr>
          <w:rFonts w:cs="Times New Roman"/>
          <w:b/>
          <w:szCs w:val="24"/>
        </w:rPr>
        <w:t xml:space="preserve">Supplementary Figure </w:t>
      </w:r>
      <w:r>
        <w:rPr>
          <w:rFonts w:cs="Times New Roman"/>
          <w:b/>
          <w:szCs w:val="24"/>
        </w:rPr>
        <w:t>3</w:t>
      </w:r>
      <w:r w:rsidRPr="0001436A">
        <w:rPr>
          <w:rFonts w:cs="Times New Roman"/>
          <w:b/>
          <w:szCs w:val="24"/>
        </w:rPr>
        <w:t>.</w:t>
      </w:r>
      <w:r w:rsidRPr="001549D3">
        <w:rPr>
          <w:rFonts w:cs="Times New Roman"/>
          <w:szCs w:val="24"/>
        </w:rPr>
        <w:t xml:space="preserve"> </w:t>
      </w:r>
      <w:r w:rsidRPr="00A817D1">
        <w:rPr>
          <w:rFonts w:eastAsia="Times New Roman" w:cs="Times New Roman"/>
          <w:color w:val="000000"/>
          <w:szCs w:val="24"/>
        </w:rPr>
        <w:t>Prediction of recovery across all assessments over the time course of one year cross-fading raw values.  The light-green line resembles a healthy score, respective to 100% recovery</w:t>
      </w:r>
    </w:p>
    <w:p w:rsidR="00AC3E00" w:rsidRDefault="00AC3E00" w:rsidP="00AC3E00">
      <w:pPr>
        <w:spacing w:before="0" w:after="200" w:line="276" w:lineRule="auto"/>
        <w:rPr>
          <w:rFonts w:eastAsia="Cambria" w:cs="Times New Roman"/>
          <w:b/>
          <w:szCs w:val="24"/>
        </w:rPr>
      </w:pPr>
      <w:r>
        <w:br w:type="page"/>
      </w:r>
    </w:p>
    <w:p w:rsidR="00AC3E00" w:rsidRDefault="00AC3E00" w:rsidP="00AC3E00">
      <w:pPr>
        <w:pStyle w:val="berschrift2"/>
      </w:pPr>
      <w:r>
        <w:lastRenderedPageBreak/>
        <w:t xml:space="preserve">Supplementary Tables </w:t>
      </w:r>
    </w:p>
    <w:tbl>
      <w:tblPr>
        <w:tblW w:w="9020" w:type="dxa"/>
        <w:tblCellMar>
          <w:left w:w="0" w:type="dxa"/>
          <w:right w:w="0" w:type="dxa"/>
        </w:tblCellMar>
        <w:tblLook w:val="0600" w:firstRow="0" w:lastRow="0" w:firstColumn="0" w:lastColumn="0" w:noHBand="1" w:noVBand="1"/>
      </w:tblPr>
      <w:tblGrid>
        <w:gridCol w:w="2256"/>
        <w:gridCol w:w="2254"/>
        <w:gridCol w:w="2255"/>
        <w:gridCol w:w="2255"/>
      </w:tblGrid>
      <w:tr w:rsidR="00AC3E00" w:rsidTr="00A72A24">
        <w:tc>
          <w:tcPr>
            <w:tcW w:w="2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Default="00AC3E00" w:rsidP="00A72A24">
            <w:pPr>
              <w:spacing w:before="0" w:after="0"/>
              <w:rPr>
                <w:rFonts w:eastAsia="Times New Roman" w:cs="Times New Roman"/>
                <w:color w:val="000000"/>
                <w:szCs w:val="24"/>
                <w:lang w:val="en-GB"/>
              </w:rPr>
            </w:pPr>
            <w:r>
              <w:rPr>
                <w:rFonts w:eastAsia="Times New Roman" w:cs="Times New Roman"/>
                <w:color w:val="000000"/>
                <w:szCs w:val="24"/>
              </w:rPr>
              <w:t>contacted authors for additional information</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Default="00AC3E00" w:rsidP="00A72A24">
            <w:pPr>
              <w:spacing w:before="0" w:after="0"/>
              <w:rPr>
                <w:rFonts w:eastAsia="Times New Roman" w:cs="Times New Roman"/>
                <w:color w:val="000000"/>
                <w:szCs w:val="24"/>
                <w:lang w:val="de-DE"/>
              </w:rPr>
            </w:pPr>
            <w:r>
              <w:rPr>
                <w:rFonts w:eastAsia="Times New Roman" w:cs="Times New Roman"/>
                <w:color w:val="000000"/>
                <w:szCs w:val="24"/>
                <w:lang w:val="de-DE"/>
              </w:rPr>
              <w:t>extracted data from plots</w:t>
            </w:r>
          </w:p>
        </w:tc>
        <w:tc>
          <w:tcPr>
            <w:tcW w:w="22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Default="00AC3E00" w:rsidP="00A72A24">
            <w:pPr>
              <w:spacing w:before="0" w:after="0"/>
              <w:rPr>
                <w:rFonts w:eastAsia="Times New Roman" w:cs="Times New Roman"/>
                <w:color w:val="000000"/>
                <w:szCs w:val="24"/>
                <w:lang w:val="en-GB"/>
              </w:rPr>
            </w:pPr>
            <w:r>
              <w:rPr>
                <w:rFonts w:eastAsia="Times New Roman" w:cs="Times New Roman"/>
                <w:color w:val="000000"/>
                <w:szCs w:val="24"/>
              </w:rPr>
              <w:t>recalculated means and sd from median and range</w:t>
            </w:r>
          </w:p>
        </w:tc>
        <w:tc>
          <w:tcPr>
            <w:tcW w:w="22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Default="00AC3E00" w:rsidP="00A72A24">
            <w:pPr>
              <w:spacing w:before="0" w:after="0"/>
              <w:rPr>
                <w:rFonts w:eastAsia="Times New Roman" w:cs="Times New Roman"/>
                <w:color w:val="000000"/>
                <w:szCs w:val="24"/>
                <w:lang w:val="en-GB"/>
              </w:rPr>
            </w:pPr>
            <w:r>
              <w:rPr>
                <w:rFonts w:eastAsia="Times New Roman" w:cs="Times New Roman"/>
                <w:color w:val="000000"/>
                <w:szCs w:val="24"/>
              </w:rPr>
              <w:t>dropped reference due to missing information</w:t>
            </w:r>
          </w:p>
        </w:tc>
      </w:tr>
      <w:tr w:rsidR="00AC3E00" w:rsidTr="00A72A24">
        <w:tc>
          <w:tcPr>
            <w:tcW w:w="2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Default="00AC3E00" w:rsidP="00A72A24">
            <w:pPr>
              <w:spacing w:before="0" w:after="0"/>
              <w:rPr>
                <w:rFonts w:eastAsia="Times New Roman" w:cs="Times New Roman"/>
                <w:color w:val="000000"/>
                <w:szCs w:val="24"/>
                <w:lang w:val="en-GB"/>
              </w:rPr>
            </w:pPr>
            <w:r>
              <w:rPr>
                <w:rFonts w:eastAsia="Times New Roman" w:cs="Times New Roman"/>
                <w:color w:val="000000"/>
                <w:szCs w:val="24"/>
                <w:lang w:val="en-GB"/>
              </w:rPr>
              <w:t>Adie et al. 2017</w:t>
            </w:r>
          </w:p>
          <w:p w:rsidR="00AC3E00" w:rsidRDefault="00AC3E00" w:rsidP="00A72A24">
            <w:pPr>
              <w:spacing w:before="0" w:after="0"/>
              <w:rPr>
                <w:rFonts w:eastAsia="Times New Roman" w:cs="Times New Roman"/>
                <w:szCs w:val="24"/>
                <w:lang w:val="en-GB"/>
              </w:rPr>
            </w:pPr>
            <w:r>
              <w:rPr>
                <w:rFonts w:eastAsia="Times New Roman" w:cs="Times New Roman"/>
                <w:szCs w:val="24"/>
                <w:lang w:val="en-GB"/>
              </w:rPr>
              <w:t>Feys et al. 1998</w:t>
            </w:r>
          </w:p>
          <w:p w:rsidR="00AC3E00" w:rsidRDefault="00AC3E00" w:rsidP="00A72A24">
            <w:pPr>
              <w:spacing w:before="0" w:after="0"/>
              <w:rPr>
                <w:rFonts w:eastAsia="Times New Roman" w:cs="Times New Roman"/>
                <w:szCs w:val="24"/>
                <w:lang w:val="en-GB"/>
              </w:rPr>
            </w:pPr>
            <w:r>
              <w:rPr>
                <w:rFonts w:eastAsia="Times New Roman" w:cs="Times New Roman"/>
                <w:szCs w:val="24"/>
                <w:lang w:val="en-GB"/>
              </w:rPr>
              <w:t>Gialanella et al. 2015</w:t>
            </w:r>
          </w:p>
          <w:p w:rsidR="00AC3E00" w:rsidRDefault="00AC3E00" w:rsidP="00A72A24">
            <w:pPr>
              <w:spacing w:before="0" w:after="0"/>
              <w:rPr>
                <w:rFonts w:eastAsia="Times New Roman" w:cs="Times New Roman"/>
                <w:szCs w:val="24"/>
              </w:rPr>
            </w:pPr>
            <w:r>
              <w:rPr>
                <w:rFonts w:eastAsia="Times New Roman" w:cs="Times New Roman"/>
                <w:szCs w:val="24"/>
              </w:rPr>
              <w:t>Ghaziani et al. 2018</w:t>
            </w:r>
          </w:p>
          <w:p w:rsidR="00AC3E00" w:rsidRDefault="00AC3E00" w:rsidP="00A72A24">
            <w:pPr>
              <w:spacing w:before="0" w:after="0"/>
              <w:rPr>
                <w:rFonts w:eastAsia="Times New Roman" w:cs="Times New Roman"/>
                <w:szCs w:val="24"/>
              </w:rPr>
            </w:pPr>
            <w:r>
              <w:rPr>
                <w:rFonts w:eastAsia="Times New Roman" w:cs="Times New Roman"/>
                <w:szCs w:val="24"/>
              </w:rPr>
              <w:t>Harvey et al. 2018</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Kong et al. 2016</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Kwakkel et al. 1999</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Lang et al. 2013</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Lincoln et al. 1999</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Lohse et al. 2016</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Meyer et al. 2015</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Nadeau et al. 2014</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Persson et al. 2015</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Rodgers et al. 2003</w:t>
            </w:r>
          </w:p>
          <w:p w:rsidR="00AC3E00" w:rsidRDefault="00AC3E00" w:rsidP="00A72A24">
            <w:pPr>
              <w:spacing w:before="0" w:after="0"/>
              <w:rPr>
                <w:rFonts w:eastAsia="Times New Roman" w:cs="Times New Roman"/>
                <w:szCs w:val="24"/>
                <w:lang w:val="de-DE"/>
              </w:rPr>
            </w:pPr>
            <w:r>
              <w:rPr>
                <w:rFonts w:eastAsia="Times New Roman" w:cs="Times New Roman"/>
                <w:szCs w:val="24"/>
                <w:lang w:val="de-DE"/>
              </w:rPr>
              <w:t>Rodgers et al. 2019</w:t>
            </w:r>
          </w:p>
          <w:p w:rsidR="00AC3E00" w:rsidRDefault="00AC3E00" w:rsidP="00A72A24">
            <w:pPr>
              <w:spacing w:before="0" w:after="0"/>
              <w:rPr>
                <w:rFonts w:eastAsia="Times New Roman" w:cs="Times New Roman"/>
                <w:color w:val="000000"/>
                <w:szCs w:val="24"/>
                <w:lang w:val="de-DE"/>
              </w:rPr>
            </w:pPr>
            <w:r>
              <w:rPr>
                <w:rFonts w:eastAsia="Times New Roman" w:cs="Times New Roman"/>
                <w:color w:val="000000"/>
                <w:szCs w:val="24"/>
                <w:lang w:val="de-DE"/>
              </w:rPr>
              <w:t>Saposnik et al. 2016</w:t>
            </w:r>
          </w:p>
          <w:p w:rsidR="00AC3E00" w:rsidRPr="00FA6D30" w:rsidRDefault="00AC3E00" w:rsidP="00A72A24">
            <w:pPr>
              <w:spacing w:before="0" w:after="0"/>
              <w:rPr>
                <w:rFonts w:eastAsia="Times New Roman" w:cs="Times New Roman"/>
                <w:color w:val="000000"/>
                <w:szCs w:val="24"/>
                <w:lang w:val="de-DE"/>
              </w:rPr>
            </w:pPr>
            <w:r w:rsidRPr="00FA6D30">
              <w:rPr>
                <w:rFonts w:eastAsia="Times New Roman" w:cs="Times New Roman"/>
                <w:color w:val="000000"/>
                <w:szCs w:val="24"/>
                <w:lang w:val="de-DE"/>
              </w:rPr>
              <w:t>Shaw et al. 2010</w:t>
            </w:r>
          </w:p>
          <w:p w:rsidR="00AC3E00" w:rsidRPr="00FA6D30" w:rsidRDefault="00AC3E00" w:rsidP="00A72A24">
            <w:pPr>
              <w:spacing w:before="0" w:after="0"/>
              <w:rPr>
                <w:rFonts w:eastAsia="Times New Roman" w:cs="Times New Roman"/>
                <w:color w:val="000000"/>
                <w:szCs w:val="24"/>
                <w:lang w:val="de-DE"/>
              </w:rPr>
            </w:pPr>
            <w:r w:rsidRPr="00FA6D30">
              <w:rPr>
                <w:rFonts w:eastAsia="Times New Roman" w:cs="Times New Roman"/>
                <w:color w:val="000000"/>
                <w:szCs w:val="24"/>
                <w:lang w:val="de-DE"/>
              </w:rPr>
              <w:t>Stinear et al. 2017</w:t>
            </w:r>
          </w:p>
          <w:p w:rsidR="00AC3E00" w:rsidRDefault="00AC3E00" w:rsidP="00A72A24">
            <w:pPr>
              <w:spacing w:before="0" w:after="0"/>
              <w:rPr>
                <w:rFonts w:eastAsia="Times New Roman" w:cs="Times New Roman"/>
                <w:color w:val="000000"/>
                <w:szCs w:val="24"/>
                <w:lang w:val="de-DE"/>
              </w:rPr>
            </w:pPr>
            <w:r>
              <w:rPr>
                <w:rFonts w:eastAsia="Times New Roman" w:cs="Times New Roman"/>
                <w:color w:val="000000"/>
                <w:szCs w:val="24"/>
                <w:lang w:val="de-DE"/>
              </w:rPr>
              <w:t>Winstein et al. 2016</w:t>
            </w:r>
          </w:p>
          <w:p w:rsidR="00AC3E00" w:rsidRDefault="00AC3E00" w:rsidP="00A72A24">
            <w:pPr>
              <w:spacing w:before="0" w:after="0"/>
              <w:rPr>
                <w:rFonts w:eastAsia="Times New Roman" w:cs="Times New Roman"/>
                <w:color w:val="000000"/>
                <w:szCs w:val="24"/>
                <w:lang w:val="de-DE"/>
              </w:rPr>
            </w:pPr>
            <w:r>
              <w:rPr>
                <w:rFonts w:eastAsia="Times New Roman" w:cs="Times New Roman"/>
                <w:color w:val="000000"/>
                <w:szCs w:val="24"/>
                <w:lang w:val="de-DE"/>
              </w:rPr>
              <w:t>Wolf et al. 2006</w:t>
            </w:r>
          </w:p>
          <w:p w:rsidR="00AC3E00" w:rsidRDefault="00AC3E00" w:rsidP="00A72A24">
            <w:pPr>
              <w:spacing w:before="0" w:after="0"/>
              <w:rPr>
                <w:rFonts w:eastAsia="Times New Roman" w:cs="Times New Roman"/>
                <w:color w:val="000000"/>
                <w:szCs w:val="24"/>
                <w:lang w:val="de-DE"/>
              </w:rPr>
            </w:pPr>
            <w:r>
              <w:rPr>
                <w:rFonts w:eastAsia="Times New Roman" w:cs="Times New Roman"/>
                <w:color w:val="000000"/>
                <w:szCs w:val="24"/>
                <w:lang w:val="de-DE"/>
              </w:rPr>
              <w:t>Zheng et al. 2015</w:t>
            </w:r>
          </w:p>
        </w:tc>
        <w:tc>
          <w:tcPr>
            <w:tcW w:w="22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Default="00AC3E00" w:rsidP="00A72A24">
            <w:pPr>
              <w:spacing w:before="0" w:after="0"/>
              <w:rPr>
                <w:rFonts w:eastAsia="Times New Roman" w:cs="Times New Roman"/>
                <w:color w:val="000000"/>
                <w:szCs w:val="24"/>
                <w:lang w:val="de-DE"/>
              </w:rPr>
            </w:pPr>
            <w:r>
              <w:rPr>
                <w:rFonts w:eastAsia="Times New Roman" w:cs="Times New Roman"/>
                <w:color w:val="000000"/>
                <w:szCs w:val="24"/>
                <w:lang w:val="de-DE"/>
              </w:rPr>
              <w:t>Feys et al. 1998 FMA</w:t>
            </w:r>
          </w:p>
          <w:p w:rsidR="00AC3E00" w:rsidRDefault="00AC3E00" w:rsidP="00A72A24">
            <w:pPr>
              <w:spacing w:before="0" w:after="0"/>
              <w:rPr>
                <w:rFonts w:eastAsia="Times New Roman" w:cs="Times New Roman"/>
                <w:color w:val="000000"/>
                <w:szCs w:val="24"/>
                <w:lang w:val="de-DE"/>
              </w:rPr>
            </w:pPr>
            <w:r>
              <w:rPr>
                <w:rFonts w:eastAsia="Times New Roman" w:cs="Times New Roman"/>
                <w:color w:val="000000"/>
                <w:szCs w:val="24"/>
                <w:lang w:val="de-DE"/>
              </w:rPr>
              <w:t>Wolf et al. 2006 WMFT</w:t>
            </w:r>
          </w:p>
        </w:tc>
        <w:tc>
          <w:tcPr>
            <w:tcW w:w="22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Pr="0010572F" w:rsidRDefault="00AC3E00" w:rsidP="00A72A24">
            <w:pPr>
              <w:spacing w:before="0" w:after="0"/>
              <w:rPr>
                <w:rFonts w:eastAsia="Times New Roman" w:cs="Times New Roman"/>
                <w:color w:val="000000"/>
                <w:szCs w:val="24"/>
              </w:rPr>
            </w:pPr>
            <w:r w:rsidRPr="0010572F">
              <w:rPr>
                <w:rFonts w:eastAsia="Times New Roman" w:cs="Times New Roman"/>
                <w:color w:val="000000"/>
                <w:szCs w:val="24"/>
              </w:rPr>
              <w:t>Kwakkel et al. 1999 ARAT</w:t>
            </w:r>
          </w:p>
        </w:tc>
        <w:tc>
          <w:tcPr>
            <w:tcW w:w="22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C3E00" w:rsidRPr="00E559B9" w:rsidRDefault="00AC3E00" w:rsidP="00A72A24">
            <w:pPr>
              <w:spacing w:before="0" w:after="0"/>
              <w:rPr>
                <w:rFonts w:eastAsia="Times New Roman" w:cs="Times New Roman"/>
                <w:color w:val="000000"/>
                <w:szCs w:val="24"/>
                <w:lang w:val="de-DE"/>
              </w:rPr>
            </w:pPr>
            <w:r w:rsidRPr="00E559B9">
              <w:rPr>
                <w:rFonts w:eastAsia="Times New Roman" w:cs="Times New Roman"/>
                <w:color w:val="000000"/>
                <w:szCs w:val="24"/>
                <w:lang w:val="de-DE"/>
              </w:rPr>
              <w:t>Feys et al. 1998 ARAT</w:t>
            </w:r>
          </w:p>
          <w:p w:rsidR="00AC3E00" w:rsidRPr="00E559B9" w:rsidRDefault="00AC3E00" w:rsidP="00A72A24">
            <w:pPr>
              <w:spacing w:before="0" w:after="0"/>
              <w:rPr>
                <w:rFonts w:eastAsia="Times New Roman" w:cs="Times New Roman"/>
                <w:color w:val="000000"/>
                <w:szCs w:val="24"/>
                <w:lang w:val="de-DE"/>
              </w:rPr>
            </w:pPr>
            <w:r w:rsidRPr="00E559B9">
              <w:rPr>
                <w:rFonts w:eastAsia="Times New Roman" w:cs="Times New Roman"/>
                <w:color w:val="000000"/>
                <w:szCs w:val="24"/>
                <w:lang w:val="de-DE"/>
              </w:rPr>
              <w:t>Kwakkel et al. 1999 FMA</w:t>
            </w:r>
          </w:p>
          <w:p w:rsidR="00AC3E00" w:rsidRPr="0010572F" w:rsidRDefault="00AC3E00" w:rsidP="00A72A24">
            <w:pPr>
              <w:spacing w:before="0" w:after="0"/>
              <w:rPr>
                <w:rFonts w:eastAsia="Times New Roman" w:cs="Times New Roman"/>
                <w:color w:val="000000"/>
                <w:szCs w:val="24"/>
              </w:rPr>
            </w:pPr>
            <w:r w:rsidRPr="0010572F">
              <w:rPr>
                <w:rFonts w:eastAsia="Times New Roman" w:cs="Times New Roman"/>
                <w:color w:val="000000"/>
                <w:szCs w:val="24"/>
              </w:rPr>
              <w:t>Saposnik et al. 2016 WMFT, Grip, SIS</w:t>
            </w:r>
          </w:p>
        </w:tc>
      </w:tr>
    </w:tbl>
    <w:p w:rsidR="00AC3E00" w:rsidRPr="002B4A57" w:rsidRDefault="00AC3E00" w:rsidP="00AC3E00">
      <w:pPr>
        <w:keepNext/>
        <w:rPr>
          <w:rFonts w:cs="Times New Roman"/>
          <w:b/>
          <w:szCs w:val="24"/>
        </w:rPr>
      </w:pPr>
      <w:r w:rsidRPr="0001436A">
        <w:rPr>
          <w:rFonts w:cs="Times New Roman"/>
          <w:b/>
          <w:szCs w:val="24"/>
        </w:rPr>
        <w:t xml:space="preserve">Supplementary </w:t>
      </w:r>
      <w:r>
        <w:rPr>
          <w:rFonts w:cs="Times New Roman"/>
          <w:b/>
          <w:szCs w:val="24"/>
        </w:rPr>
        <w:t>Table 1</w:t>
      </w:r>
      <w:r w:rsidRPr="0001436A">
        <w:rPr>
          <w:rFonts w:cs="Times New Roman"/>
          <w:b/>
          <w:szCs w:val="24"/>
        </w:rPr>
        <w:t>.</w:t>
      </w:r>
      <w:r w:rsidRPr="001549D3">
        <w:rPr>
          <w:rFonts w:cs="Times New Roman"/>
          <w:szCs w:val="24"/>
        </w:rPr>
        <w:t xml:space="preserve"> </w:t>
      </w:r>
      <w:r>
        <w:rPr>
          <w:rFonts w:eastAsia="Times New Roman" w:cs="Times New Roman"/>
          <w:color w:val="000000"/>
          <w:szCs w:val="24"/>
        </w:rPr>
        <w:t>Overview over studies of which the original articles did not provide sufficient information for the meta-regression or where data was extracted by other means and studies dropped from the final analysis.</w:t>
      </w:r>
      <w:r w:rsidRPr="001549D3">
        <w:rPr>
          <w:rFonts w:cs="Times New Roman"/>
          <w:szCs w:val="24"/>
        </w:rPr>
        <w:t xml:space="preserve"> </w:t>
      </w:r>
      <w:r>
        <w:rPr>
          <w:rFonts w:cs="Times New Roman"/>
          <w:szCs w:val="24"/>
        </w:rPr>
        <w:br w:type="page"/>
      </w:r>
    </w:p>
    <w:tbl>
      <w:tblPr>
        <w:tblW w:w="9923" w:type="dxa"/>
        <w:tblInd w:w="-142" w:type="dxa"/>
        <w:tblLook w:val="04A0" w:firstRow="1" w:lastRow="0" w:firstColumn="1" w:lastColumn="0" w:noHBand="0" w:noVBand="1"/>
      </w:tblPr>
      <w:tblGrid>
        <w:gridCol w:w="3261"/>
        <w:gridCol w:w="1417"/>
        <w:gridCol w:w="1701"/>
        <w:gridCol w:w="1559"/>
        <w:gridCol w:w="1985"/>
      </w:tblGrid>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AC3E00" w:rsidP="00A72A24">
            <w:pPr>
              <w:tabs>
                <w:tab w:val="left" w:pos="2772"/>
              </w:tabs>
              <w:spacing w:before="0" w:after="0"/>
              <w:rPr>
                <w:rFonts w:eastAsia="Times New Roman" w:cs="Times New Roman"/>
                <w:b/>
                <w:bCs/>
                <w:color w:val="434343"/>
                <w:szCs w:val="24"/>
              </w:rPr>
            </w:pPr>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
                <w:bCs/>
                <w:color w:val="434343"/>
                <w:szCs w:val="24"/>
              </w:rPr>
            </w:pPr>
            <w:r w:rsidRPr="00936C94">
              <w:rPr>
                <w:rFonts w:eastAsia="Times New Roman" w:cs="Times New Roman"/>
                <w:b/>
                <w:bCs/>
                <w:color w:val="434343"/>
                <w:szCs w:val="24"/>
              </w:rPr>
              <w:t xml:space="preserve">N ischemic infarction </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
                <w:bCs/>
                <w:color w:val="434343"/>
                <w:szCs w:val="24"/>
              </w:rPr>
            </w:pPr>
            <w:r w:rsidRPr="00936C94">
              <w:rPr>
                <w:rFonts w:eastAsia="Times New Roman" w:cs="Times New Roman"/>
                <w:b/>
                <w:bCs/>
                <w:color w:val="434343"/>
                <w:szCs w:val="24"/>
              </w:rPr>
              <w:t>N Dominant hand = right</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
                <w:bCs/>
                <w:color w:val="434343"/>
                <w:szCs w:val="24"/>
              </w:rPr>
            </w:pPr>
            <w:r w:rsidRPr="00936C94">
              <w:rPr>
                <w:rFonts w:eastAsia="Times New Roman" w:cs="Times New Roman"/>
                <w:b/>
                <w:bCs/>
                <w:color w:val="434343"/>
                <w:szCs w:val="24"/>
              </w:rPr>
              <w:t>N Affected arm = right</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
                <w:bCs/>
                <w:color w:val="434343"/>
                <w:szCs w:val="24"/>
              </w:rPr>
            </w:pPr>
            <w:r w:rsidRPr="00936C94">
              <w:rPr>
                <w:rFonts w:eastAsia="Times New Roman" w:cs="Times New Roman"/>
                <w:b/>
                <w:bCs/>
                <w:color w:val="434343"/>
                <w:szCs w:val="24"/>
              </w:rPr>
              <w:t>N Affected arm = dominant side</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AC3E00" w:rsidP="00F620CD">
            <w:pPr>
              <w:spacing w:before="0" w:after="0"/>
              <w:rPr>
                <w:rFonts w:eastAsia="Times New Roman" w:cs="Times New Roman"/>
                <w:bCs/>
                <w:color w:val="434343"/>
                <w:szCs w:val="24"/>
              </w:rPr>
            </w:pPr>
            <w:r w:rsidRPr="00936C94">
              <w:rPr>
                <w:rFonts w:eastAsia="Times New Roman" w:cs="Times New Roman"/>
                <w:bCs/>
                <w:color w:val="434343"/>
                <w:szCs w:val="24"/>
              </w:rPr>
              <w:t>Adie et al. 2017</w:t>
            </w:r>
            <w:r w:rsidR="00F620CD">
              <w:rPr>
                <w:rFonts w:eastAsia="Times New Roman" w:cs="Times New Roman"/>
                <w:bCs/>
                <w:color w:val="434343"/>
                <w:szCs w:val="24"/>
              </w:rPr>
              <w:t xml:space="preserve"> </w:t>
            </w:r>
            <w:sdt>
              <w:sdtPr>
                <w:rPr>
                  <w:rFonts w:eastAsia="Times New Roman" w:cs="Times New Roman"/>
                  <w:bCs/>
                  <w:color w:val="434343"/>
                  <w:szCs w:val="24"/>
                </w:rPr>
                <w:alias w:val="To edit, see citavi.com/edit"/>
                <w:tag w:val="CitaviPlaceholder#ada67389-4aa1-4149-85ce-4991466eed3e"/>
                <w:id w:val="857938711"/>
                <w:placeholder>
                  <w:docPart w:val="DefaultPlaceholder_-1854013440"/>
                </w:placeholder>
              </w:sdtPr>
              <w:sdtEndPr/>
              <w:sdtContent>
                <w:r w:rsidR="00F620CD">
                  <w:rPr>
                    <w:rFonts w:eastAsia="Times New Roman" w:cs="Times New Roman"/>
                    <w:bCs/>
                    <w:noProof/>
                    <w:color w:val="434343"/>
                    <w:szCs w:val="24"/>
                  </w:rPr>
                  <w:fldChar w:fldCharType="begin"/>
                </w:r>
                <w:r w:rsidR="00F620CD">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TI2OWQyLWFhYmEtNDEzOS05NzZjLTM2ZGJhZjgyNGQzMCIsIlJhbmdlTGVuZ3RoIjozLCJSZWZlcmVuY2VJZCI6ImZhMGE5ODE5LWQwMmQtNGJkNi04OTE2LTQ5MGNhZWVjYzk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jk3NTMxMyIsIlVyaVN0cmluZyI6Imh0dHA6Ly93d3cubmNiaS5ubG0ubmloLmdvdi9wdWJtZWQvMjY5NzU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0OjE5IiwiTW9kaWZpZWRCeSI6Il9TaWxrZSBXb2xmIiwiSWQiOiJkMjRhMDZmZi0wOGRmLTQ2NTctODVjMy0zNmU3YzE3Y2UxNmEiLCJNb2RpZmllZE9uIjoiMjAyMC0wMy0xMFQxNDoxNDoy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I2OTIxNTUxNjYzNzg5MyIsIlVyaVN0cmluZyI6Imh0dHBzOi8vZG9pLm9yZy8xMC4xMTc3LzAyNjkyMTU1MTY2Mzc4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}</w:instrText>
                </w:r>
                <w:r w:rsidR="00F620CD">
                  <w:rPr>
                    <w:rFonts w:eastAsia="Times New Roman" w:cs="Times New Roman"/>
                    <w:bCs/>
                    <w:noProof/>
                    <w:color w:val="434343"/>
                    <w:szCs w:val="24"/>
                  </w:rPr>
                  <w:fldChar w:fldCharType="separate"/>
                </w:r>
                <w:r w:rsidR="00F620CD">
                  <w:rPr>
                    <w:rFonts w:eastAsia="Times New Roman" w:cs="Times New Roman"/>
                    <w:bCs/>
                    <w:noProof/>
                    <w:color w:val="434343"/>
                    <w:szCs w:val="24"/>
                  </w:rPr>
                  <w:t>(1)</w:t>
                </w:r>
                <w:r w:rsidR="00F620CD">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209</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206</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AC3E00" w:rsidP="00F620CD">
            <w:pPr>
              <w:spacing w:before="0" w:after="0"/>
              <w:rPr>
                <w:rFonts w:eastAsia="Times New Roman" w:cs="Times New Roman"/>
                <w:bCs/>
                <w:color w:val="434343"/>
                <w:szCs w:val="24"/>
              </w:rPr>
            </w:pPr>
            <w:r w:rsidRPr="00936C94">
              <w:rPr>
                <w:rFonts w:eastAsia="Times New Roman" w:cs="Times New Roman"/>
                <w:bCs/>
                <w:color w:val="434343"/>
                <w:szCs w:val="24"/>
              </w:rPr>
              <w:t>Brunner et al. 2017</w:t>
            </w:r>
            <w:r w:rsidR="00F620CD">
              <w:rPr>
                <w:rFonts w:eastAsia="Times New Roman" w:cs="Times New Roman"/>
                <w:bCs/>
                <w:color w:val="434343"/>
                <w:szCs w:val="24"/>
              </w:rPr>
              <w:t xml:space="preserve"> </w:t>
            </w:r>
            <w:sdt>
              <w:sdtPr>
                <w:rPr>
                  <w:rFonts w:eastAsia="Times New Roman" w:cs="Times New Roman"/>
                  <w:bCs/>
                  <w:color w:val="434343"/>
                  <w:szCs w:val="24"/>
                </w:rPr>
                <w:alias w:val="To edit, see citavi.com/edit"/>
                <w:tag w:val="CitaviPlaceholder#b6fea899-9b32-4feb-836c-e8630a57d7fa"/>
                <w:id w:val="497004463"/>
                <w:placeholder>
                  <w:docPart w:val="DefaultPlaceholder_-1854013440"/>
                </w:placeholder>
              </w:sdtPr>
              <w:sdtEndPr/>
              <w:sdtContent>
                <w:r w:rsidR="00F620CD">
                  <w:rPr>
                    <w:rFonts w:eastAsia="Times New Roman" w:cs="Times New Roman"/>
                    <w:bCs/>
                    <w:noProof/>
                    <w:color w:val="434343"/>
                    <w:szCs w:val="24"/>
                  </w:rPr>
                  <w:fldChar w:fldCharType="begin"/>
                </w:r>
                <w:r w:rsidR="00F620CD">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WQzYzk3LTJlNDUtNGJjYy04NDEzLThkYzk4MDdhNjNkNSIsIlJhbmdlTGVuZ3RoIjozLCJSZWZlcmVuY2VJZCI6ImRjMmZjZmIwLWJkYTEtNGM2MS04OGUxLTM1ZWE4MGU2MmE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5MTQyMDkwIiwiVXJpU3RyaW5nIjoiaHR0cDovL3d3dy5uY2JpLm5sbS5uaWguZ292L3B1Ym1lZC8yOTE0MjA5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TU6MzkiLCJNb2RpZmllZEJ5IjoiX1NpbGtlIFdvbGYiLCJJZCI6ImY1M2U4YzljLTA1ZmUtNDIxNy05MDM3LWYwOTU1OTIyOGUxOSIsIk1vZGlmaWVkT24iOiIyMDIwLTAzLTEwVDE0OjE1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IxMi9XTkwuMDAwMDAwMDAwMDAwNDc0NCIsIlVyaVN0cmluZyI6Imh0dHBzOi8vZG9pLm9yZy8xMC4xMjEyL1dOTC4wMDAwMDAwMDAwMDA0Nz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}</w:instrText>
                </w:r>
                <w:r w:rsidR="00F620CD">
                  <w:rPr>
                    <w:rFonts w:eastAsia="Times New Roman" w:cs="Times New Roman"/>
                    <w:bCs/>
                    <w:noProof/>
                    <w:color w:val="434343"/>
                    <w:szCs w:val="24"/>
                  </w:rPr>
                  <w:fldChar w:fldCharType="separate"/>
                </w:r>
                <w:r w:rsidR="00F620CD">
                  <w:rPr>
                    <w:rFonts w:eastAsia="Times New Roman" w:cs="Times New Roman"/>
                    <w:bCs/>
                    <w:noProof/>
                    <w:color w:val="434343"/>
                    <w:szCs w:val="24"/>
                  </w:rPr>
                  <w:t>(2)</w:t>
                </w:r>
                <w:r w:rsidR="00F620CD">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95</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08</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3</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AC3E00" w:rsidP="00F620CD">
            <w:pPr>
              <w:spacing w:before="0" w:after="0"/>
              <w:rPr>
                <w:rFonts w:eastAsia="Times New Roman" w:cs="Times New Roman"/>
                <w:bCs/>
                <w:color w:val="434343"/>
                <w:szCs w:val="24"/>
              </w:rPr>
            </w:pPr>
            <w:r w:rsidRPr="00936C94">
              <w:rPr>
                <w:rFonts w:eastAsia="Times New Roman" w:cs="Times New Roman"/>
                <w:bCs/>
                <w:color w:val="434343"/>
                <w:szCs w:val="24"/>
              </w:rPr>
              <w:t>Chen et al. 2016</w:t>
            </w:r>
            <w:r w:rsidR="00F620CD">
              <w:rPr>
                <w:rFonts w:eastAsia="Times New Roman" w:cs="Times New Roman"/>
                <w:bCs/>
                <w:color w:val="434343"/>
                <w:szCs w:val="24"/>
              </w:rPr>
              <w:t xml:space="preserve"> </w:t>
            </w:r>
            <w:sdt>
              <w:sdtPr>
                <w:rPr>
                  <w:rFonts w:eastAsia="Times New Roman" w:cs="Times New Roman"/>
                  <w:bCs/>
                  <w:color w:val="434343"/>
                  <w:szCs w:val="24"/>
                </w:rPr>
                <w:alias w:val="To edit, see citavi.com/edit"/>
                <w:tag w:val="CitaviPlaceholder#4e803fc8-5d21-47ed-92f5-1ebfca00a3b3"/>
                <w:id w:val="-413011900"/>
                <w:placeholder>
                  <w:docPart w:val="DefaultPlaceholder_-1854013440"/>
                </w:placeholder>
              </w:sdtPr>
              <w:sdtEndPr/>
              <w:sdtContent>
                <w:r w:rsidR="00F620CD">
                  <w:rPr>
                    <w:rFonts w:eastAsia="Times New Roman" w:cs="Times New Roman"/>
                    <w:bCs/>
                    <w:noProof/>
                    <w:color w:val="434343"/>
                    <w:szCs w:val="24"/>
                  </w:rPr>
                  <w:fldChar w:fldCharType="begin"/>
                </w:r>
                <w:r w:rsidR="00F620CD">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Q3OTY5LTFjMTEtNDVlNi05YzRiLTBmZmU0ZWJlYTBmYSIsIlJhbmdlTGVuZ3RoIjozLCJSZWZlcmVuY2VJZCI6IjQ5Y2E4NWZhLWNiYzgtNGIyZi1iNmU5LTZlMzFiMTRlYjc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0MzAzNDAiLCJVcmlTdHJpbmciOiJodHRwOi8vd3d3Lm5jYmkubmxtLm5paC5nb3YvcHVibWVkLzI3NDMwMzQ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wMy0xMFQxNDoxNjoxNiIsIk1vZGlmaWVkQnkiOiJfU2lsa2UgV29sZiIsIklkIjoiNjljZTg5YjctZDc0Ni00MzE5LTliNTEtMDhhN2RlZmVmMGMxIiwiTW9kaWZpZWRPbiI6IjIwMjAtMDMtMTBUMTQ6MTY6Mj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g2L3MxMjkwNi0wMTYtMTE5My15IiwiVXJpU3RyaW5nIjoiaHR0cHM6Ly9kb2kub3JnLzEwLjExODYvczEyOTA2LTAxNi0xMTkzLX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2OjE2IiwiTW9kaWZpZWRCeSI6Il9TaWxrZSBXb2xmIiwiSWQiOiI1ZWRkMTQ0Yi03YWVlLTQzZjgtOTgxMS04ZjliMWNjOTU3ZmEiLCJNb2RpZmllZE9uIjoiMjAyMC0wMy0xMFQxNDoxNjoyN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Q5NTA2MzAiLCJVcmlTdHJpbmciOiJodHRwczovL3d3dy5uY2JpLm5sbS5uaWguZ292L3BtYy9hcnRpY2xlcy9QTUM0OTUwNjM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}</w:instrText>
                </w:r>
                <w:r w:rsidR="00F620CD">
                  <w:rPr>
                    <w:rFonts w:eastAsia="Times New Roman" w:cs="Times New Roman"/>
                    <w:bCs/>
                    <w:noProof/>
                    <w:color w:val="434343"/>
                    <w:szCs w:val="24"/>
                  </w:rPr>
                  <w:fldChar w:fldCharType="separate"/>
                </w:r>
                <w:r w:rsidR="00F620CD">
                  <w:rPr>
                    <w:rFonts w:eastAsia="Times New Roman" w:cs="Times New Roman"/>
                    <w:bCs/>
                    <w:noProof/>
                    <w:color w:val="434343"/>
                    <w:szCs w:val="24"/>
                  </w:rPr>
                  <w:t>(3)</w:t>
                </w:r>
                <w:r w:rsidR="00F620CD">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250</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88</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Cramer et al. 2017</w:t>
            </w:r>
            <w:sdt>
              <w:sdtPr>
                <w:rPr>
                  <w:rFonts w:eastAsia="Times New Roman" w:cs="Times New Roman"/>
                  <w:bCs/>
                  <w:color w:val="434343"/>
                  <w:szCs w:val="24"/>
                </w:rPr>
                <w:alias w:val="To edit, see citavi.com/edit"/>
                <w:tag w:val="CitaviPlaceholder#a809733f-be81-4e88-b45b-5111b0906a51"/>
                <w:id w:val="1138990054"/>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jkyYTM0LTQ1YTUtNDY0OS1hNDY1LTA0MjdlNTQxZjRhNyIsIlJhbmdlTGVuZ3RoIjozLCJSZWZlcmVuY2VJZCI6IjYyZmMyODdmLWM4ZjQtNDc2OC1iYmQ3LTcyZGZhMGRhYTQ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UzMjUyNDEiLCJVcmlTdHJpbmciOiJodHRwczovL3d3dy5uY2JpLm5sbS5uaWguZ292L3BtYy9hcnRpY2xlcy9QTUM1MzI1MjQ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xMFQxNDoxNzo1NSIsIk1vZGlmaWVkQnkiOiJfU2lsa2UgV29sZiIsIklkIjoiOGFhYzZiMzktY2E2Mi00OTgwLWFmODItZDhlMTIwOTZhNDA0IiwiTW9kaWZpZWRPbiI6IjIwMjAtMDMtMTBUMTQ6MTg6M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YxL1NUUk9LRUFIQS4xMTYuMDE0NTE3IiwiVXJpU3RyaW5nIjoiaHR0cHM6Ly9kb2kub3JnLzEwLjExNjEvU1RST0tFQUhBLjExNi4wMTQ1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3OjU1IiwiTW9kaWZpZWRCeSI6Il9TaWxrZSBXb2xmIiwiSWQiOiI0Yjk0ZDA1OS03NDdjLTQ0YTctYWFlMC1kOGY4OTYwOTNiNGEiLCJNb2RpZmllZE9uIjoiMjAyMC0wMy0xMFQxNDoxODowN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4MjI4NTc4IiwiVXJpU3RyaW5nIjoiaHR0cDovL3d3dy5uY2JpLm5sbS5uaWguZ292L3B1Ym1lZC8yODIyODU3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}</w:instrText>
                </w:r>
                <w:r>
                  <w:rPr>
                    <w:rFonts w:eastAsia="Times New Roman" w:cs="Times New Roman"/>
                    <w:bCs/>
                    <w:noProof/>
                    <w:color w:val="434343"/>
                    <w:szCs w:val="24"/>
                  </w:rPr>
                  <w:fldChar w:fldCharType="separate"/>
                </w:r>
                <w:r>
                  <w:rPr>
                    <w:rFonts w:eastAsia="Times New Roman" w:cs="Times New Roman"/>
                    <w:bCs/>
                    <w:noProof/>
                    <w:color w:val="434343"/>
                    <w:szCs w:val="24"/>
                  </w:rPr>
                  <w:t>(4)</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33</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Feys et al. 1998 </w:t>
            </w:r>
            <w:sdt>
              <w:sdtPr>
                <w:rPr>
                  <w:rFonts w:eastAsia="Times New Roman" w:cs="Times New Roman"/>
                  <w:bCs/>
                  <w:color w:val="434343"/>
                  <w:szCs w:val="24"/>
                </w:rPr>
                <w:alias w:val="To edit, see citavi.com/edit"/>
                <w:tag w:val="CitaviPlaceholder#82a4b5a5-fd74-4126-8d83-7e0a47068506"/>
                <w:id w:val="-1465737180"/>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Y3Njg1LTZmZDEtNGU1NS04NTA5LTQ5YzgzYzBmZmQwZiIsIlJhbmdlTGVuZ3RoIjozLCJSZWZlcmVuY2VJZCI6ImRkMTIzZjllLWExYjYtNDBjZi04ZTNkLWUzYWIxZTQ4MGI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2MS8wMS5zdHIuMjkuNC43ODUiLCJVcmlTdHJpbmciOiJodHRwczovL2RvaS5vcmcvMTAuMTE2MS8wMS5zdHIuMjkuNC43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4OjQwIiwiTW9kaWZpZWRCeSI6Il9TaWxrZSBXb2xmIiwiSWQiOiJkM2MyNDBmZC04MGZiLTQ4MmItYmJlMi0yMGZjOTc3OGE3YjkiLCJNb2RpZmllZE9uIjoiMjAyMC0wMy0xMFQxNDoxODo1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k1NTA1MTIiLCJVcmlTdHJpbmciOiJodHRwOi8vd3d3Lm5jYmkubmxtLm5paC5nb3YvcHVibWVkLzk1NTA1M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5)</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95</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42</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Ghaziani et al. 2018 </w:t>
            </w:r>
            <w:sdt>
              <w:sdtPr>
                <w:rPr>
                  <w:rFonts w:eastAsia="Times New Roman" w:cs="Times New Roman"/>
                  <w:bCs/>
                  <w:color w:val="434343"/>
                  <w:szCs w:val="24"/>
                </w:rPr>
                <w:alias w:val="To edit, see citavi.com/edit"/>
                <w:tag w:val="CitaviPlaceholder#a0cc4098-348c-4126-bbff-1d6cf569b322"/>
                <w:id w:val="1956291685"/>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zY2NjE2LThmNjAtNDZjOS1hMmEyLWI2YjVhOTBlMDA3YyIsIlJhbmdlTGVuZ3RoIjozLCJSZWZlcmVuY2VJZCI6ImEwZTFjZDA4LThiNjgtNDU1ZS04ZTJjLTRhNWM5OGIzY2Y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I1MTU5MSIsIlVyaVN0cmluZyI6Imh0dHA6Ly93d3cubmNiaS5ubG0ubmloLmdvdi9wdWJtZWQvMzAyNTE1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ExLTE5VDA5OjM3OjA5IiwiTW9kaWZpZWRCeSI6Il9TaWxrZSBXb2xmIiwiSWQiOiI5YmYyNzg4Ni1lYTFkLTQ0M2YtODY0NC01ODMyYTEwMWRiMWEiLCJNb2RpZmllZE9uIjoiMjAyMC0xMS0xOVQwOTozNzow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zcvMTU0NTk2ODMxODc5OTQ5NiIsIlVyaVN0cmluZyI6Imh0dHBzOi8vZG9pLm9yZy8xMC4xMTc3LzE1NDU5NjgzMTg3OTk0O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}</w:instrText>
                </w:r>
                <w:r>
                  <w:rPr>
                    <w:rFonts w:eastAsia="Times New Roman" w:cs="Times New Roman"/>
                    <w:bCs/>
                    <w:noProof/>
                    <w:color w:val="434343"/>
                    <w:szCs w:val="24"/>
                  </w:rPr>
                  <w:fldChar w:fldCharType="separate"/>
                </w:r>
                <w:r>
                  <w:rPr>
                    <w:rFonts w:eastAsia="Times New Roman" w:cs="Times New Roman"/>
                    <w:bCs/>
                    <w:noProof/>
                    <w:color w:val="434343"/>
                    <w:szCs w:val="24"/>
                  </w:rPr>
                  <w:t>(6)</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80</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00</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3</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Gialanella &amp; Santoro 2015 </w:t>
            </w:r>
            <w:sdt>
              <w:sdtPr>
                <w:rPr>
                  <w:rFonts w:eastAsia="Times New Roman" w:cs="Times New Roman"/>
                  <w:bCs/>
                  <w:color w:val="434343"/>
                  <w:szCs w:val="24"/>
                </w:rPr>
                <w:alias w:val="To edit, see citavi.com/edit"/>
                <w:tag w:val="CitaviPlaceholder#cd740b8d-8c2f-4504-9fd2-f10dad1e20ea"/>
                <w:id w:val="932472662"/>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GNhYTRiLWU5NmMtNDllZS1iMjYwLTM3MjgzMmViMWJmMiIsIlJhbmdlTGVuZ3RoIjozLCJSZWZlcmVuY2VJZCI6ImRiMGJiYjk0LTQ5NWYtNDcwOC1iODI3LTMyYmY5NWFhNG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OTAxNjQiLCJVcmlTdHJpbmciOiJodHRwOi8vd3d3Lm5jYmkubmxtLm5paC5nb3YvcHVibWVkLzI1NjkwMTY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5OjI4IiwiTW9kaWZpZWRCeSI6Il9TaWxrZSBXb2xmIiwiSWQiOiJhYjAzODUyNS00NThhLTQyM2YtYTBiYi01Y2FlYjljNDgyNTEiLCJNb2RpZmllZE9uIjoiMjAyMC0wMy0xMFQxNDoxOToz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QwNTIwLTAxNS0wMzIyLTciLCJVcmlTdHJpbmciOiJodHRwczovL2RvaS5vcmcvMTAuMTAwNy9zNDA1MjAtMDE1LTAzMjI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}</w:instrText>
                </w:r>
                <w:r>
                  <w:rPr>
                    <w:rFonts w:eastAsia="Times New Roman" w:cs="Times New Roman"/>
                    <w:bCs/>
                    <w:noProof/>
                    <w:color w:val="434343"/>
                    <w:szCs w:val="24"/>
                  </w:rPr>
                  <w:fldChar w:fldCharType="separate"/>
                </w:r>
                <w:r>
                  <w:rPr>
                    <w:rFonts w:eastAsia="Times New Roman" w:cs="Times New Roman"/>
                    <w:bCs/>
                    <w:noProof/>
                    <w:color w:val="434343"/>
                    <w:szCs w:val="24"/>
                  </w:rPr>
                  <w:t>(7)</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67</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Guo et al. 2019 </w:t>
            </w:r>
            <w:sdt>
              <w:sdtPr>
                <w:rPr>
                  <w:rFonts w:eastAsia="Times New Roman" w:cs="Times New Roman"/>
                  <w:bCs/>
                  <w:color w:val="434343"/>
                  <w:szCs w:val="24"/>
                </w:rPr>
                <w:alias w:val="To edit, see citavi.com/edit"/>
                <w:tag w:val="CitaviPlaceholder#0b74ea68-0d43-435c-90e5-57eea0958981"/>
                <w:id w:val="1097290808"/>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Tc5YWY3LTEyNTctNGQ1ZC05MDk2LTgwOGRmYmM1YjlkNCIsIlJhbmdlTGVuZ3RoIjozLCJSZWZlcmVuY2VJZCI6IjQ4ZjgwMDE5LTNjNTktNDRhZS04ZmMzLWM5NWYyMzU4NDB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Ny9NUlIuMDAwMDAwMDAwMDAwMDMxNiIsIlVyaVN0cmluZyI6Imh0dHBzOi8vZG9pLm9yZy8xMC4xMDk3L01SUi4wMDAwMDAwMDAwMDAwMzE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xMS0xOVQxMDoxMzo0MiIsIk1vZGlmaWVkQnkiOiJfU2lsa2UgV29sZiIsIklkIjoiNTcxMDIzYWYtYmU1Zi00YzE1LTliZDMtNGRiZmU5N2RjNDkyIiwiTW9kaWZpZWRPbiI6IjIwMjAtMTEtMTlUMTA6MTM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MDIxMTcyMSIsIlVyaVN0cmluZyI6Imh0dHA6Ly93d3cubmNiaS5ubG0ubmloLmdvdi9wdWJtZWQvMzAyMTE3M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ExLTE5VDEwOjEzOjQyIiwiTW9kaWZpZWRCeSI6Il9TaWxrZSBXb2xmIiwiSWQiOiJmMjgyODIzNS0wM2I5LTQ5NzEtODgxNy04MGNmOWExMjk4NGEiLCJNb2RpZmllZE9uIjoiMjAyMC0xMS0xOVQxMDoxMzo0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zODIwMzciLCJVcmlTdHJpbmciOiJodHRwczovL3d3dy5uY2JpLm5sbS5uaWguZ292L3BtYy9hcnRpY2xlcy9QTUM2MzgyMD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8)</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4</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Harvey et al. 2018 </w:t>
            </w:r>
            <w:sdt>
              <w:sdtPr>
                <w:rPr>
                  <w:rFonts w:eastAsia="Times New Roman" w:cs="Times New Roman"/>
                  <w:bCs/>
                  <w:color w:val="434343"/>
                  <w:szCs w:val="24"/>
                </w:rPr>
                <w:alias w:val="To edit, see citavi.com/edit"/>
                <w:tag w:val="CitaviPlaceholder#bd697996-4981-49d1-ab1a-1f1cd948d139"/>
                <w:id w:val="-907154248"/>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zQ3MzRjLTkwNDEtNDcwYi1iODFjLWY3YTE2OTVkOGU4NCIsIlJhbmdlTGVuZ3RoIjozLCJSZWZlcmVuY2VJZCI6ImQxMTkzMGYxLTQ2YTYtNGZjMy1hYzdjLWVkNzUwMDc1YjQ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AzNTQ5OTAiLCJVcmlTdHJpbmciOiJodHRwOi8vd3d3Lm5jYmkubmxtLm5paC5nb3YvcHVibWVkLzMwMzU0OTk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xMi0wOFQxNTozMToxMCIsIk1vZGlmaWVkQnkiOiJfU2lsa2UgV29sZiIsIklkIjoiMTU0NDNhNjYtYmFmZS00OWI0LTk0MjMtYTBjY2Q4MWNjNjU0IiwiTW9kaWZpZWRPbiI6IjIwMjAtMTItMDhUMTU6MzE6MTA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xL1NUUk9LRUFIQS4xMTcuMDIwNjA3IiwiVXJpU3RyaW5nIjoiaHR0cHM6Ly9kb2kub3JnLzEwLjExNjEvU1RST0tFQUhBLjExNy4wMjA2MD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9)</w:t>
                </w:r>
                <w:r>
                  <w:rPr>
                    <w:rFonts w:eastAsia="Times New Roman" w:cs="Times New Roman"/>
                    <w:bCs/>
                    <w:noProof/>
                    <w:color w:val="434343"/>
                    <w:szCs w:val="24"/>
                  </w:rPr>
                  <w:fldChar w:fldCharType="end"/>
                </w:r>
              </w:sdtContent>
            </w:sdt>
            <w:r w:rsidR="00AC3E00" w:rsidRPr="00936C94">
              <w:rPr>
                <w:rFonts w:eastAsia="Times New Roman" w:cs="Times New Roman"/>
                <w:bCs/>
                <w:color w:val="434343"/>
                <w:szCs w:val="24"/>
              </w:rPr>
              <w:t xml:space="preserve"> </w:t>
            </w:r>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57</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94</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78</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F620CD"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Ietswaart et al. 2011 </w:t>
            </w:r>
            <w:sdt>
              <w:sdtPr>
                <w:rPr>
                  <w:rFonts w:eastAsia="Times New Roman" w:cs="Times New Roman"/>
                  <w:bCs/>
                  <w:color w:val="434343"/>
                  <w:szCs w:val="24"/>
                </w:rPr>
                <w:alias w:val="To edit, see citavi.com/edit"/>
                <w:tag w:val="CitaviPlaceholder#252e3870-3692-419b-a463-8fb4e9238fe6"/>
                <w:id w:val="1809815718"/>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DNiOWQ1LTI4YTktNDQ0Mi1hMTgzLThkZjFmMjg4YWY3ZCIsIlJhbmdlTGVuZ3RoIjo0LCJSZWZlcmVuY2VJZCI6IjA1YmM1OTY0LWEzM2UtNDExOC04MTZjLTUxYjhkMzljN2E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NTE1OTA1IiwiVXJpU3RyaW5nIjoiaHR0cDovL3d3dy5uY2JpLm5sbS5uaWguZ292L3B1Ym1lZC8yMTUxNTk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jA6MTAiLCJNb2RpZmllZEJ5IjoiX1NpbGtlIFdvbGYiLCJJZCI6Ijk3YjJmMjg1LTY2NmItNDU3Ny04Y2U4LTZjODBkODU5ODk3YSIsIk1vZGlmaWVkT24iOiIyMDIwLTAzLTEwVDE0OjIwOjE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A5Nzg5MiIsIlVyaVN0cmluZyI6Imh0dHBzOi8vd3d3Lm5jYmkubmxtLm5paC5nb3YvcG1jL2FydGljbGVzL1BNQzMwOTc4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pbGtlIFdvbGYiLCJDcmVhdGVkT24iOiIyMDIwLTAzLTEwVDE0OjIwOjEwIiwiTW9kaWZpZWRCeSI6Il9TaWxrZSBXb2xmIiwiSWQiOiIxM2M1YmJkMi1mZWM0LTRmMmYtYjNhNS04ODdlNGY0ZDdiODIiLCJNb2RpZmllZE9uIjoiMjAyMC0wMy0xMFQxNDoyMDox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nJhaW4vYXdyMDc3IiwiVXJpU3RyaW5nIjoiaHR0cHM6Ly9kb2kub3JnLzEwLjEwOTMvYnJhaW4vYXdyMD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10)</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2</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15"/>
        </w:trPr>
        <w:tc>
          <w:tcPr>
            <w:tcW w:w="3261" w:type="dxa"/>
            <w:tcBorders>
              <w:top w:val="nil"/>
              <w:left w:val="nil"/>
              <w:bottom w:val="nil"/>
              <w:right w:val="nil"/>
            </w:tcBorders>
            <w:shd w:val="clear" w:color="auto" w:fill="auto"/>
            <w:noWrap/>
            <w:vAlign w:val="bottom"/>
            <w:hideMark/>
          </w:tcPr>
          <w:p w:rsidR="00AC3E00" w:rsidRPr="00936C94" w:rsidRDefault="00AC3E00" w:rsidP="00F620CD">
            <w:pPr>
              <w:spacing w:before="0" w:after="0"/>
              <w:rPr>
                <w:rFonts w:eastAsia="Times New Roman" w:cs="Times New Roman"/>
                <w:bCs/>
                <w:color w:val="434343"/>
                <w:szCs w:val="24"/>
              </w:rPr>
            </w:pPr>
            <w:r w:rsidRPr="00936C94">
              <w:rPr>
                <w:rFonts w:eastAsia="Times New Roman" w:cs="Times New Roman"/>
                <w:bCs/>
                <w:color w:val="434343"/>
                <w:szCs w:val="24"/>
              </w:rPr>
              <w:t>Kong et al. 20</w:t>
            </w:r>
            <w:r w:rsidR="00F620CD">
              <w:rPr>
                <w:rFonts w:eastAsia="Times New Roman" w:cs="Times New Roman"/>
                <w:bCs/>
                <w:color w:val="434343"/>
                <w:szCs w:val="24"/>
              </w:rPr>
              <w:t xml:space="preserve">16 </w:t>
            </w:r>
            <w:sdt>
              <w:sdtPr>
                <w:rPr>
                  <w:rFonts w:eastAsia="Times New Roman" w:cs="Times New Roman"/>
                  <w:bCs/>
                  <w:color w:val="434343"/>
                  <w:szCs w:val="24"/>
                </w:rPr>
                <w:alias w:val="To edit, see citavi.com/edit"/>
                <w:tag w:val="CitaviPlaceholder#d8ec1997-f9b7-47fe-a723-71e2488f9975"/>
                <w:id w:val="972645304"/>
                <w:placeholder>
                  <w:docPart w:val="DefaultPlaceholder_-1854013440"/>
                </w:placeholder>
              </w:sdtPr>
              <w:sdtEndPr/>
              <w:sdtContent>
                <w:r w:rsidR="00F620CD">
                  <w:rPr>
                    <w:rFonts w:eastAsia="Times New Roman" w:cs="Times New Roman"/>
                    <w:bCs/>
                    <w:noProof/>
                    <w:color w:val="434343"/>
                    <w:szCs w:val="24"/>
                  </w:rPr>
                  <w:fldChar w:fldCharType="begin"/>
                </w:r>
                <w:r w:rsidR="00F620CD">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GRmZTI1LTljZWItNDA0ZC05MDk5LTBhZDY3MGY0ZWJmZSIsIlJhbmdlTGVuZ3RoIjo0LCJSZWZlcmVuY2VJZCI6ImYwOTFlZmFmLTMxOTEtNDgyNC04NDY3LTJmNmJmZGE4MWM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MC8xMDc0OTM1Ny4yMDE2LjExMzk3OTYiLCJVcmlTdHJpbmciOiJodHRwczovL2RvaS5vcmcvMTAuMTA4MC8xMDc0OTM1Ny4yMDE2LjExMzk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IxOjA5IiwiTW9kaWZpZWRCeSI6Il9TaWxrZSBXb2xmIiwiSWQiOiJjNDliYTQ1NS1hMzdiLTQ3M2MtYjZlMi0zNzk2NzdmNDA3NmYiLCJNb2RpZmllZE9uIjoiMjAyMC0wMy0xMFQxNDoyMTox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3MDk4ODE4IiwiVXJpU3RyaW5nIjoiaHR0cDovL3d3dy5uY2JpLm5sbS5uaWguZ292L3B1Ym1lZC8yNzA5ODgx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}</w:instrText>
                </w:r>
                <w:r w:rsidR="00F620CD">
                  <w:rPr>
                    <w:rFonts w:eastAsia="Times New Roman" w:cs="Times New Roman"/>
                    <w:bCs/>
                    <w:noProof/>
                    <w:color w:val="434343"/>
                    <w:szCs w:val="24"/>
                  </w:rPr>
                  <w:fldChar w:fldCharType="separate"/>
                </w:r>
                <w:r w:rsidR="00F620CD">
                  <w:rPr>
                    <w:rFonts w:eastAsia="Times New Roman" w:cs="Times New Roman"/>
                    <w:bCs/>
                    <w:noProof/>
                    <w:color w:val="434343"/>
                    <w:szCs w:val="24"/>
                  </w:rPr>
                  <w:t>(11)</w:t>
                </w:r>
                <w:r w:rsidR="00F620CD">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80</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40</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Kwakkel et al. 1999 </w:t>
            </w:r>
            <w:sdt>
              <w:sdtPr>
                <w:rPr>
                  <w:rFonts w:eastAsia="Times New Roman" w:cs="Times New Roman"/>
                  <w:bCs/>
                  <w:color w:val="434343"/>
                  <w:szCs w:val="24"/>
                </w:rPr>
                <w:alias w:val="To edit, see citavi.com/edit"/>
                <w:tag w:val="CitaviPlaceholder#146bb88f-346e-4ec5-81cc-e13f7916d8fc"/>
                <w:id w:val="1265031188"/>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Yzg0MDc1LTgzOTktNGYzMy1iZGZkLTVjOWI4ZjM4ZDE4NiIsIlJhbmdlTGVuZ3RoIjo0LCJSZWZlcmVuY2VJZCI6IjQ3ZTFkMTYxLTQ4NjMtNGI2MS1hNmViLWVlMzZkYmUyOT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DQyMTMwMCIsIlVyaVN0cmluZyI6Imh0dHA6Ly93d3cubmNiaS5ubG0ubmloLmdvdi9wdWJtZWQvMTA0MjEzM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IxOjU3IiwiTW9kaWZpZWRCeSI6Il9TaWxrZSBXb2xmIiwiSWQiOiJhNmM2YThmMC1lODc3LTRlODEtYWZhMS0yYjAzZjU4YjkxYTYiLCJNb2RpZmllZE9uIjoiMjAyMC0wMy0xMFQxNDoyMjox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UzAxNDAtNjczNig5OCkwOTQ3Ny1YIiwiVXJpU3RyaW5nIjoiaHR0cHM6Ly9kb2kub3JnLzEwLjEwMTYvUzAxNDAtNjczNig5OCkwOTQ3Ny1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12)</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Kwakkel et al. 2016 </w:t>
            </w:r>
            <w:sdt>
              <w:sdtPr>
                <w:rPr>
                  <w:rFonts w:eastAsia="Times New Roman" w:cs="Times New Roman"/>
                  <w:bCs/>
                  <w:color w:val="434343"/>
                  <w:szCs w:val="24"/>
                </w:rPr>
                <w:alias w:val="To edit, see citavi.com/edit"/>
                <w:tag w:val="CitaviPlaceholder#82fdf7b1-4e4e-4419-99dd-ef557722b64e"/>
                <w:id w:val="-209266485"/>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WVhNjI2LTcyZmEtNDZlNS05YjUwLTgwMTY2Y2I1NjExMiIsIlJhbmdlTGVuZ3RoIjo0LCJSZWZlcmVuY2VJZCI6ImEzM2JkM2ViLTMwNDYtNDI2Zi04NzNkLWM3ZmIwYzY2Y2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1NDU5NjgzMTU2MjQ3ODQiLCJVcmlTdHJpbmciOiJodHRwczovL2RvaS5vcmcvMTAuMTE3Ny8xNTQ1OTY4MzE1NjI0Nzg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xMjowNSIsIk1vZGlmaWVkQnkiOiJfU2lsa2UgV29sZiIsIklkIjoiMzRlNDIyYzUtYzc4YS00YTNmLTllNjgtNDg4Y2YxNjgxOTYxIiwiTW9kaWZpZWRPbiI6IjIwMjAtMDMtMTBUMTQ6MTI6MTU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jc0NzEyOCIsIlVyaVN0cmluZyI6Imh0dHA6Ly93d3cubmNiaS5ubG0ubmloLmdvdi9wdWJtZWQvMjY3NDcxMj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13)</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59</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4</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4</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Lincoln et al. 1999 </w:t>
            </w:r>
            <w:sdt>
              <w:sdtPr>
                <w:rPr>
                  <w:rFonts w:eastAsia="Times New Roman" w:cs="Times New Roman"/>
                  <w:bCs/>
                  <w:color w:val="434343"/>
                  <w:szCs w:val="24"/>
                </w:rPr>
                <w:alias w:val="To edit, see citavi.com/edit"/>
                <w:tag w:val="CitaviPlaceholder#6e88a22d-b05b-4fbf-b917-4f459895ba2c"/>
                <w:id w:val="1296949863"/>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czNmJiLWZjNDYtNGEyMS1hZjg1LWQ2MjZkNzU2MWNjNiIsIlJhbmdlTGVuZ3RoIjo0LCJSZWZlcmVuY2VJZCI6IjQ0NThlYjE2LWMyYmYtNDUzZi05NzlkLWVlYjg4NDVjMTM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wNjY4NTQiLCJVcmlTdHJpbmciOiJodHRwOi8vd3d3Lm5jYmkubmxtLm5paC5nb3YvcHVibWVkLzEwMDY2OD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wMy0xMFQxNTowMDozMCIsIk1vZGlmaWVkQnkiOiJfU2lsa2UgV29sZiIsIklkIjoiNGQ1ODRmNjctNTU0OC00NGU5LTg2ZjItMTQxYWNjNTNiYTBiIiwiTW9kaWZpZWRPbiI6IjIwMjAtMDMtMTBUMTU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YxLzAxLnN0ci4zMC4zLjU3MyIsIlVyaVN0cmluZyI6Imh0dHBzOi8vZG9pLm9yZy8xMC4xMTYxLzAxLnN0ci4zMC4zLjU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14)</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282</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25</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Lohse et al. 2016 </w:t>
            </w:r>
            <w:sdt>
              <w:sdtPr>
                <w:rPr>
                  <w:rFonts w:eastAsia="Times New Roman" w:cs="Times New Roman"/>
                  <w:bCs/>
                  <w:color w:val="434343"/>
                  <w:szCs w:val="24"/>
                </w:rPr>
                <w:alias w:val="To edit, see citavi.com/edit"/>
                <w:tag w:val="CitaviPlaceholder#cc51db93-b950-4302-b893-01a74c48c52a"/>
                <w:id w:val="979807052"/>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DIyODUxLTViNDctNGZhMC05YjdkLWRiN2M2N2EyNjYzMCIsIlJhbmdlTGVuZ3RoIjo0LCJSZWZlcmVuY2VJZCI6IjYyYjUxOTJmLTdjMzAtNDZlMy1iZDk1LWMyOGUwZDQ1ZjEw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1MDAzNjUwIiwiVXJpU3RyaW5nIjoiaHR0cHM6Ly93d3cubmNiaS5ubG0ubmloLmdvdi9wbWMvYXJ0aWNsZXMvUE1DNTAwMzY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lsa2UgV29sZiIsIkNyZWF0ZWRPbiI6IjIwMjAtMDMtMTBUMTU6MTk6MDIiLCJNb2RpZmllZEJ5IjoiX1NpbGtlIFdvbGYiLCJJZCI6IjcyNjU4NTJlLTJlZWQtNGQxYi1iNDQ2LTY3NTYyOTdiOWYwYSIsIk1vZGlmaWVkT24iOiIyMDIwLTAzLTEwVDE1OjE5OjE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FwbXIuMjAxNi4wMy4wMjEiLCJVcmlTdHJpbmciOiJodHRwczovL2RvaS5vcmcvMTAuMTAxNi9qLmFwbXIuMjAxNi4wMy4wM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E5OjAyIiwiTW9kaWZpZWRCeSI6Il9TaWxrZSBXb2xmIiwiSWQiOiI5MzVhZWNjNy1iOGYzLTQ4MjAtODk4MS1kZmI3NmE4NjliMzAiLCJNb2RpZmllZE9uIjoiMjAyMC0wMy0xMFQxNToxO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3MTA5MzI5IiwiVXJpU3RyaW5nIjoiaHR0cDovL3d3dy5uY2JpLm5sbS5uaWguZ292L3B1Ym1lZC8yNzEwOTMy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}</w:instrText>
                </w:r>
                <w:r>
                  <w:rPr>
                    <w:rFonts w:eastAsia="Times New Roman" w:cs="Times New Roman"/>
                    <w:bCs/>
                    <w:noProof/>
                    <w:color w:val="434343"/>
                    <w:szCs w:val="24"/>
                  </w:rPr>
                  <w:fldChar w:fldCharType="separate"/>
                </w:r>
                <w:r>
                  <w:rPr>
                    <w:rFonts w:eastAsia="Times New Roman" w:cs="Times New Roman"/>
                    <w:bCs/>
                    <w:noProof/>
                    <w:color w:val="434343"/>
                    <w:szCs w:val="24"/>
                  </w:rPr>
                  <w:t>(15)</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Meyer et al. 2016 </w:t>
            </w:r>
            <w:sdt>
              <w:sdtPr>
                <w:rPr>
                  <w:rFonts w:eastAsia="Times New Roman" w:cs="Times New Roman"/>
                  <w:bCs/>
                  <w:color w:val="434343"/>
                  <w:szCs w:val="24"/>
                </w:rPr>
                <w:alias w:val="To edit, see citavi.com/edit"/>
                <w:tag w:val="CitaviPlaceholder#98646317-4a68-412e-b2c6-697b4bb588d6"/>
                <w:id w:val="-612056177"/>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zc0ODExLTM3ZWMtNDJhZS1hNThkLThiNWM5M2RlZDEyYiIsIlJhbmdlTGVuZ3RoIjo0LCJSZWZlcmVuY2VJZCI6Ijc1YjFiMmM3LWRhZDYtNGY4Zi1iMTFhLWVkNzlhNjIxODh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TU0NTk2ODMxNTYyNDc3OSIsIlVyaVN0cmluZyI6Imh0dHBzOi8vZG9pLm9yZy8xMC4xMTc3LzE1NDU5NjgzMTU2MjQ3Nz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Q2OjU3IiwiTW9kaWZpZWRCeSI6Il9TaWxrZSBXb2xmIiwiSWQiOiJmZjNiMDQ3OC0wNzA3LTQ5NmQtOWYxNy0wYzhiNGY3ZDQxMzEiLCJNb2RpZmllZE9uIjoiMjAyMC0wMy0xMFQxNTo0NzowO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2NzE5MzUyIiwiVXJpU3RyaW5nIjoiaHR0cDovL3d3dy5uY2JpLm5sbS5uaWguZ292L3B1Ym1lZC8yNjcxOTM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}</w:instrText>
                </w:r>
                <w:r>
                  <w:rPr>
                    <w:rFonts w:eastAsia="Times New Roman" w:cs="Times New Roman"/>
                    <w:bCs/>
                    <w:noProof/>
                    <w:color w:val="434343"/>
                    <w:szCs w:val="24"/>
                  </w:rPr>
                  <w:fldChar w:fldCharType="separate"/>
                </w:r>
                <w:r>
                  <w:rPr>
                    <w:rFonts w:eastAsia="Times New Roman" w:cs="Times New Roman"/>
                    <w:bCs/>
                    <w:noProof/>
                    <w:color w:val="434343"/>
                    <w:szCs w:val="24"/>
                  </w:rPr>
                  <w:t>(16)</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08</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13</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48</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Morris et al. 2008 </w:t>
            </w:r>
            <w:sdt>
              <w:sdtPr>
                <w:rPr>
                  <w:rFonts w:eastAsia="Times New Roman" w:cs="Times New Roman"/>
                  <w:bCs/>
                  <w:color w:val="434343"/>
                  <w:szCs w:val="24"/>
                </w:rPr>
                <w:alias w:val="To edit, see citavi.com/edit"/>
                <w:tag w:val="CitaviPlaceholder#3a516e36-7f56-4e9d-9275-62b4027dc522"/>
                <w:id w:val="1928844776"/>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GY0MzU1LTkxY2UtNDllYS05Yjc2LTExNjA5OTZhYWEyMyIsIlJhbmdlTGVuZ3RoIjo0LCJSZWZlcmVuY2VJZCI6IjU0ODM3MjIxLTlhNjAtNDZkYy04YmZmLTQzZDY1NjMwMTc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ODU4NjEyNiIsIlVyaVN0cmluZyI6Imh0dHA6Ly93d3cubmNiaS5ubG0ubmloLmdvdi9wdWJtZWQvMTg1ODYx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1OjQ4OjAwIiwiTW9kaWZpZWRCeSI6Il9TaWxrZSBXb2xmIiwiSWQiOiJkYzdlZmQ5Zi1jMzkxLTRiYWYtOGZmZC0wOGY4MmUzNTBkMmMiLCJNb2RpZmllZE9uIjoiMjAyMC0wMy0xMFQxNTo0ODox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hcG1yLjIwMDcuMTEuMDM5IiwiVXJpU3RyaW5nIjoiaHR0cHM6Ly9kb2kub3JnLzEwLjEwMTYvai5hcG1yLjIwMDcuMTEuMD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}</w:instrText>
                </w:r>
                <w:r>
                  <w:rPr>
                    <w:rFonts w:eastAsia="Times New Roman" w:cs="Times New Roman"/>
                    <w:bCs/>
                    <w:noProof/>
                    <w:color w:val="434343"/>
                    <w:szCs w:val="24"/>
                  </w:rPr>
                  <w:fldChar w:fldCharType="separate"/>
                </w:r>
                <w:r>
                  <w:rPr>
                    <w:rFonts w:eastAsia="Times New Roman" w:cs="Times New Roman"/>
                    <w:bCs/>
                    <w:noProof/>
                    <w:color w:val="434343"/>
                    <w:szCs w:val="24"/>
                  </w:rPr>
                  <w:t>(17)</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9</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4</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2</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92</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AC3E00" w:rsidP="00F620CD">
            <w:pPr>
              <w:spacing w:before="0" w:after="0"/>
              <w:rPr>
                <w:rFonts w:eastAsia="Times New Roman" w:cs="Times New Roman"/>
                <w:bCs/>
                <w:color w:val="434343"/>
                <w:szCs w:val="24"/>
              </w:rPr>
            </w:pPr>
            <w:r w:rsidRPr="00936C94">
              <w:rPr>
                <w:rFonts w:eastAsia="Times New Roman" w:cs="Times New Roman"/>
                <w:bCs/>
                <w:color w:val="434343"/>
                <w:szCs w:val="24"/>
              </w:rPr>
              <w:t>Nade</w:t>
            </w:r>
            <w:r w:rsidR="00F620CD">
              <w:rPr>
                <w:rFonts w:eastAsia="Times New Roman" w:cs="Times New Roman"/>
                <w:bCs/>
                <w:color w:val="434343"/>
                <w:szCs w:val="24"/>
              </w:rPr>
              <w:t xml:space="preserve">au et al. 2014 </w:t>
            </w:r>
            <w:sdt>
              <w:sdtPr>
                <w:rPr>
                  <w:rFonts w:eastAsia="Times New Roman" w:cs="Times New Roman"/>
                  <w:bCs/>
                  <w:color w:val="434343"/>
                  <w:szCs w:val="24"/>
                </w:rPr>
                <w:alias w:val="To edit, see citavi.com/edit"/>
                <w:tag w:val="CitaviPlaceholder#c0e40116-8968-40b5-a3db-cebbb1cd38d7"/>
                <w:id w:val="-2050676394"/>
                <w:placeholder>
                  <w:docPart w:val="DefaultPlaceholder_-1854013440"/>
                </w:placeholder>
              </w:sdtPr>
              <w:sdtEndPr/>
              <w:sdtContent>
                <w:r w:rsidR="00F620CD">
                  <w:rPr>
                    <w:rFonts w:eastAsia="Times New Roman" w:cs="Times New Roman"/>
                    <w:bCs/>
                    <w:noProof/>
                    <w:color w:val="434343"/>
                    <w:szCs w:val="24"/>
                  </w:rPr>
                  <w:fldChar w:fldCharType="begin"/>
                </w:r>
                <w:r w:rsidR="00F620CD">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2NiNzQ4LTI5YTgtNDM3ZC05ZmNmLTZjOGRkYjliNzQ5ZCIsIlJhbmdlTGVuZ3RoIjo0LCJSZWZlcmVuY2VJZCI6IjU5MmIwZjE2LTllMGMtNDZhZC1hYzMzLTFhNzllZDViOGN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c0Ny00OTQ5LjIwMTIuMDA5MjAueCIsIlVyaVN0cmluZyI6Imh0dHBzOi8vZG9pLm9yZy8xMC4xMTExL2ouMTc0Ny00OTQ5LjIwMTIuMDA5MjA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U6NDg6NDIiLCJNb2RpZmllZEJ5IjoiX1NpbGtlIFdvbGYiLCJJZCI6IjAyZjUxYzE3LWUwNmItNDBmNy1iYzUzLTM1MTU2ZjBhZmYxZiIsIk1vZGlmaWVkT24iOiIyMDIwLTAzLTEwVDE1OjQ4OjU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zU1NjM3MCIsIlVyaVN0cmluZyI6Imh0dHBzOi8vd3d3Lm5jYmkubmxtLm5paC5nb3YvcG1jL2FydGljbGVzL1BNQzM1NTYz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pbGtlIFdvbGYiLCJDcmVhdGVkT24iOiIyMDIwLTAzLTEwVDE1OjQ4OjQyIiwiTW9kaWZpZWRCeSI6Il9TaWxrZSBXb2xmIiwiSWQiOiI4NjE1ZGNiMC0wN2M5LTRhZDQtYTJlOC02NTBhMzBjZGU3OTAiLCJNb2RpZmllZE9uIjoiMjAyMC0wMy0xMFQxNTo0ODo1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zMDg4MzUwIiwiVXJpU3RyaW5nIjoiaHR0cDovL3d3dy5uY2JpLm5sbS5uaWguZ292L3B1Ym1lZC8yMzA4ODM1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}</w:instrText>
                </w:r>
                <w:r w:rsidR="00F620CD">
                  <w:rPr>
                    <w:rFonts w:eastAsia="Times New Roman" w:cs="Times New Roman"/>
                    <w:bCs/>
                    <w:noProof/>
                    <w:color w:val="434343"/>
                    <w:szCs w:val="24"/>
                  </w:rPr>
                  <w:fldChar w:fldCharType="separate"/>
                </w:r>
                <w:r w:rsidR="00F620CD">
                  <w:rPr>
                    <w:rFonts w:eastAsia="Times New Roman" w:cs="Times New Roman"/>
                    <w:bCs/>
                    <w:noProof/>
                    <w:color w:val="434343"/>
                    <w:szCs w:val="24"/>
                  </w:rPr>
                  <w:t>(18)</w:t>
                </w:r>
                <w:r w:rsidR="00F620CD">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63</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Opheim et al. 2014 </w:t>
            </w:r>
            <w:sdt>
              <w:sdtPr>
                <w:rPr>
                  <w:rFonts w:eastAsia="Times New Roman" w:cs="Times New Roman"/>
                  <w:bCs/>
                  <w:color w:val="434343"/>
                  <w:szCs w:val="24"/>
                </w:rPr>
                <w:alias w:val="To edit, see citavi.com/edit"/>
                <w:tag w:val="CitaviPlaceholder#b7a2bb9d-1c47-4062-91f1-bab022000273"/>
                <w:id w:val="-1120840323"/>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mY2YjhkLTQwNDQtNDU4Yy05YmYzLWI2YTE0MzE1ZWE5NyIsIlJhbmdlTGVuZ3RoIjo0LCJSZWZlcmVuY2VJZCI6IjNmNzRhYjFiLTJlOGItNGFmYy1iN2MwLWY4MWRkNTUwNWI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TE4MDgzOCIsIlVyaVN0cmluZyI6Imh0dHA6Ly93d3cubmNiaS5ubG0ubmloLmdvdi9wdWJtZWQvMjUxODA4M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1OjQ5OjE4IiwiTW9kaWZpZWRCeSI6Il9TaWxrZSBXb2xmIiwiSWQiOiIwNDJlMGY3OC1lYWNjLTQ3YTUtYWFiYi0yYzRhNzVhYmVhMzAiLCJNb2RpZmllZE9uIjoiMjAyMC0wMy0xMFQxNTo0OToy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cvUEhNLjAwMDAwMDAwMDAwMDAxNTciLCJVcmlTdHJpbmciOiJodHRwczovL2RvaS5vcmcvMTAuMTA5Ny9QSE0uMDAwMDAwMDAwMDAwMDE1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}</w:instrText>
                </w:r>
                <w:r>
                  <w:rPr>
                    <w:rFonts w:eastAsia="Times New Roman" w:cs="Times New Roman"/>
                    <w:bCs/>
                    <w:noProof/>
                    <w:color w:val="434343"/>
                    <w:szCs w:val="24"/>
                  </w:rPr>
                  <w:fldChar w:fldCharType="separate"/>
                </w:r>
                <w:r>
                  <w:rPr>
                    <w:rFonts w:eastAsia="Times New Roman" w:cs="Times New Roman"/>
                    <w:bCs/>
                    <w:noProof/>
                    <w:color w:val="434343"/>
                    <w:szCs w:val="24"/>
                  </w:rPr>
                  <w:t>(19)</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00</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5</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Rodgers et al. 2003 </w:t>
            </w:r>
            <w:sdt>
              <w:sdtPr>
                <w:rPr>
                  <w:rFonts w:eastAsia="Times New Roman" w:cs="Times New Roman"/>
                  <w:bCs/>
                  <w:color w:val="434343"/>
                  <w:szCs w:val="24"/>
                </w:rPr>
                <w:alias w:val="To edit, see citavi.com/edit"/>
                <w:tag w:val="CitaviPlaceholder#72fd0b16-5cf3-4cc2-9f8c-e3e7a265fe82"/>
                <w:id w:val="1218709458"/>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OTkxZDZkLWMxODItNGQ0NC04Y2VkLTE4Y2Q0YTQ3Yjg1ZCIsIlJhbmdlTGVuZ3RoIjo0LCJSZWZlcmVuY2VJZCI6ImM2ZWVlOWQzLTllNDYtNDY4ZS05MmZmLTJiZDA3MjI0YTR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5MS8wMjY5MjE1NTAzY3I2NTJvYSIsIlVyaVN0cmluZyI6Imh0dHBzOi8vZG9pLm9yZy8xMC4xMTkxLzAyNjkyMTU1MDNjcjY1Mm9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To1MTo1MiIsIk1vZGlmaWVkQnkiOiJfU2lsa2UgV29sZiIsIklkIjoiY2NlZmE2YjEtZjU2ZS00MjE4LWI2OGYtNDg2NTg5ZmQ5Nzk2IiwiTW9kaWZpZWRPbiI6IjIwMjAtMDMtMTBUMTU6NTI6M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jk3MTcwMiIsIlVyaVN0cmluZyI6Imh0dHA6Ly93d3cubmNiaS5ubG0ubmloLmdvdi9wdWJtZWQvMTI5NzE3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}</w:instrText>
                </w:r>
                <w:r>
                  <w:rPr>
                    <w:rFonts w:eastAsia="Times New Roman" w:cs="Times New Roman"/>
                    <w:bCs/>
                    <w:noProof/>
                    <w:color w:val="434343"/>
                    <w:szCs w:val="24"/>
                  </w:rPr>
                  <w:fldChar w:fldCharType="separate"/>
                </w:r>
                <w:r>
                  <w:rPr>
                    <w:rFonts w:eastAsia="Times New Roman" w:cs="Times New Roman"/>
                    <w:bCs/>
                    <w:noProof/>
                    <w:color w:val="434343"/>
                    <w:szCs w:val="24"/>
                  </w:rPr>
                  <w:t>(20)</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12</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11</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54</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Rodgers et al. 2019 </w:t>
            </w:r>
            <w:sdt>
              <w:sdtPr>
                <w:rPr>
                  <w:rFonts w:eastAsia="Times New Roman" w:cs="Times New Roman"/>
                  <w:bCs/>
                  <w:color w:val="434343"/>
                  <w:szCs w:val="24"/>
                </w:rPr>
                <w:alias w:val="To edit, see citavi.com/edit"/>
                <w:tag w:val="CitaviPlaceholder#837d3514-ea74-44cb-b5a0-6740ab939755"/>
                <w:id w:val="655120197"/>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jViMjcwLWRmMTctNGVhNS04MTM2LWQ2OTkzZjRlMWQxYSIsIlJhbmdlTGVuZ3RoIjo0LCJSZWZlcmVuY2VJZCI6IjIyNmYyNzBjLTg3OGQtNDIzNy05NDg3LTQyMDhjMmIxYzY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TMDE0MC02NzM2KDE5KTMxMDU1LTQiLCJVcmlTdHJpbmciOiJodHRwczovL2RvaS5vcmcvMTAuMTAxNi9TMDE0MC02NzM2KDE5KTMxMDU1LT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}</w:instrText>
                </w:r>
                <w:r>
                  <w:rPr>
                    <w:rFonts w:eastAsia="Times New Roman" w:cs="Times New Roman"/>
                    <w:bCs/>
                    <w:noProof/>
                    <w:color w:val="434343"/>
                    <w:szCs w:val="24"/>
                  </w:rPr>
                  <w:fldChar w:fldCharType="separate"/>
                </w:r>
                <w:r>
                  <w:rPr>
                    <w:rFonts w:eastAsia="Times New Roman" w:cs="Times New Roman"/>
                    <w:bCs/>
                    <w:noProof/>
                    <w:color w:val="434343"/>
                    <w:szCs w:val="24"/>
                  </w:rPr>
                  <w:t>(21)</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Saposnik et al. 2016 </w:t>
            </w:r>
            <w:sdt>
              <w:sdtPr>
                <w:rPr>
                  <w:rFonts w:eastAsia="Times New Roman" w:cs="Times New Roman"/>
                  <w:bCs/>
                  <w:color w:val="434343"/>
                  <w:szCs w:val="24"/>
                </w:rPr>
                <w:alias w:val="To edit, see citavi.com/edit"/>
                <w:tag w:val="CitaviPlaceholder#5c3d4853-87cb-43b8-8fa1-229f514a3d90"/>
                <w:id w:val="302275997"/>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TU2MmNkLTE2ZGQtNDA0ZC1hNTMwLTU3Y2I1YTk4ZGMwNCIsIlJhbmdlTGVuZ3RoIjo0LCJSZWZlcmVuY2VJZCI6ImNiNmQ2Yzg3LTBjMzUtNDIzOC05OTE1LTZmNTZhMDcwYmF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UzE0NzQtNDQyMigxNikzMDEyMS0xIiwiVXJpU3RyaW5nIjoiaHR0cHM6Ly9kb2kub3JnLzEwLjEwMTYvUzE0NzQtNDQyMigxNikzMDEyMS0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}</w:instrText>
                </w:r>
                <w:r>
                  <w:rPr>
                    <w:rFonts w:eastAsia="Times New Roman" w:cs="Times New Roman"/>
                    <w:bCs/>
                    <w:noProof/>
                    <w:color w:val="434343"/>
                    <w:szCs w:val="24"/>
                  </w:rPr>
                  <w:fldChar w:fldCharType="separate"/>
                </w:r>
                <w:r>
                  <w:rPr>
                    <w:rFonts w:eastAsia="Times New Roman" w:cs="Times New Roman"/>
                    <w:bCs/>
                    <w:noProof/>
                    <w:color w:val="434343"/>
                    <w:szCs w:val="24"/>
                  </w:rPr>
                  <w:t>(22)</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41</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25</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66</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van Vliet et al. 2005 </w:t>
            </w:r>
            <w:sdt>
              <w:sdtPr>
                <w:rPr>
                  <w:rFonts w:eastAsia="Times New Roman" w:cs="Times New Roman"/>
                  <w:bCs/>
                  <w:color w:val="434343"/>
                  <w:szCs w:val="24"/>
                </w:rPr>
                <w:alias w:val="To edit, see citavi.com/edit"/>
                <w:tag w:val="CitaviPlaceholder#3fb375a3-fb91-42ce-b3ef-a44d45d04c51"/>
                <w:id w:val="-1778776809"/>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GEyZDA1LWNjZGUtNGY5NC1hYjI4LWQ2NmUxNWU2NTU2YSIsIlJhbmdlTGVuZ3RoIjo0LCJSZWZlcmVuY2VJZCI6ImNjYTFiN2YwLWZhMTItNDIxMC05NGJkLTg2NzU1MzMzZjQ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E3Mzk1OTgiLCJVcmlTdHJpbmciOiJodHRwczovL3d3dy5uY2JpLm5sbS5uaWguZ292L3BtYy9hcnRpY2xlcy9QTUMxNzM5NTk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xMFQxNTo1NToyNiIsIk1vZGlmaWVkQnkiOiJfU2lsa2UgV29sZiIsIklkIjoiOTM4OGI5NDUtYzQ1My00YTEzLTkyYzQtNDRmMjI5ZDJlZDEwIiwiTW9kaWZpZWRPbiI6IjIwMjAtMDMtMTBUMTU6NTU6MzE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c3NDQzNSIsIlVyaVN0cmluZyI6Imh0dHA6Ly93d3cubmNiaS5ubG0ubmloLmdvdi9wdWJtZWQvMTU3NzQ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1OjU1OjI2IiwiTW9kaWZpZWRCeSI6Il9TaWxrZSBXb2xmIiwiSWQiOiIxYzhlYjQ4Yy1jMTk4LTRkOWUtYTAxYi04YmU0NzBlYzVhNWQiLCJNb2RpZmllZE9uIjoiMjAyMC0wMy0xMFQxNTo1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am5ucC4yMDA0LjA0MDQzNiIsIlVyaVN0cmluZyI6Imh0dHBzOi8vZG9pLm9yZy8xMC4xMTM2L2pubnAuMjAwNC4wNDA0M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}</w:instrText>
                </w:r>
                <w:r>
                  <w:rPr>
                    <w:rFonts w:eastAsia="Times New Roman" w:cs="Times New Roman"/>
                    <w:bCs/>
                    <w:noProof/>
                    <w:color w:val="434343"/>
                    <w:szCs w:val="24"/>
                  </w:rPr>
                  <w:fldChar w:fldCharType="separate"/>
                </w:r>
                <w:r>
                  <w:rPr>
                    <w:rFonts w:eastAsia="Times New Roman" w:cs="Times New Roman"/>
                    <w:bCs/>
                    <w:noProof/>
                    <w:color w:val="434343"/>
                    <w:szCs w:val="24"/>
                  </w:rPr>
                  <w:t>(23)</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61</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AC3E00" w:rsidP="00F620CD">
            <w:pPr>
              <w:spacing w:before="0" w:after="0"/>
              <w:rPr>
                <w:rFonts w:eastAsia="Times New Roman" w:cs="Times New Roman"/>
                <w:bCs/>
                <w:color w:val="434343"/>
                <w:szCs w:val="24"/>
              </w:rPr>
            </w:pPr>
            <w:r w:rsidRPr="00936C94">
              <w:rPr>
                <w:rFonts w:eastAsia="Times New Roman" w:cs="Times New Roman"/>
                <w:bCs/>
                <w:color w:val="434343"/>
                <w:szCs w:val="24"/>
              </w:rPr>
              <w:t xml:space="preserve">Veerbeek et al. </w:t>
            </w:r>
            <w:r w:rsidR="00F620CD">
              <w:rPr>
                <w:rFonts w:eastAsia="Times New Roman" w:cs="Times New Roman"/>
                <w:bCs/>
                <w:color w:val="434343"/>
                <w:szCs w:val="24"/>
              </w:rPr>
              <w:t xml:space="preserve">2018 </w:t>
            </w:r>
            <w:sdt>
              <w:sdtPr>
                <w:rPr>
                  <w:rFonts w:eastAsia="Times New Roman" w:cs="Times New Roman"/>
                  <w:bCs/>
                  <w:color w:val="434343"/>
                  <w:szCs w:val="24"/>
                </w:rPr>
                <w:alias w:val="To edit, see citavi.com/edit"/>
                <w:tag w:val="CitaviPlaceholder#efad438d-b100-4a18-8773-c78fc96575b6"/>
                <w:id w:val="-613978877"/>
                <w:placeholder>
                  <w:docPart w:val="DefaultPlaceholder_-1854013440"/>
                </w:placeholder>
              </w:sdtPr>
              <w:sdtEndPr/>
              <w:sdtContent>
                <w:r w:rsidR="00F620CD">
                  <w:rPr>
                    <w:rFonts w:eastAsia="Times New Roman" w:cs="Times New Roman"/>
                    <w:bCs/>
                    <w:noProof/>
                    <w:color w:val="434343"/>
                    <w:szCs w:val="24"/>
                  </w:rPr>
                  <w:fldChar w:fldCharType="begin"/>
                </w:r>
                <w:r w:rsidR="00F620CD">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zA4NDlhLTRkODktNDNmZS04MThhLTc1YWExYzA5ZjA3NCIsIlJhbmdlTGVuZ3RoIjo0LCJSZWZlcmVuY2VJZCI6IjRlOTQyYjhhLWQyMjEtNDVkZC05ZTk3LWRhOTRmNWVmMzB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zY2MDk2IiwiVXJpU3RyaW5nIjoiaHR0cHM6Ly93d3cubmNiaS5ubG0ubmloLmdvdi9wbWMvYXJ0aWNsZXMvUE1DNTc2NjA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lsa2UgV29sZiIsIkNyZWF0ZWRPbiI6IjIwMjAtMDMtMTBUMTU6NTY6MzAiLCJNb2RpZmllZEJ5IjoiX1NpbGtlIFdvbGYiLCJJZCI6IjljNWY4M2QwLTFiN2UtNGQ3MC1iMDI0LTJlMTI0Mzg1NDE4YSIsIk1vZGlmaWVkT24iOiIyMDIwLTAzLTEwVDE1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kzMjkyODYiLCJVcmlTdHJpbmciOiJodHRwOi8vd3d3Lm5jYmkubmxtLm5paC5nb3YvcHVibWVkLzI5MzI5Mjg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wMy0xMFQxNTo1NjozMCIsIk1vZGlmaWVkQnkiOiJfU2lsa2UgV29sZiIsIklkIjoiNDZlOWUzYTQtNTk0Ni00OTk4LWE0N2YtNDRiMjg2MzcwOTY4IiwiTW9kaWZpZWRPbiI6IjIwMjAtMDMtMTBUMTU6NTY6Mz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cxL2pvdXJuYWwucG9uZS4wMTg5Mjc5IiwiVXJpU3RyaW5nIjoiaHR0cHM6Ly9kb2kub3JnLzEwLjEzNzEvam91cm5hbC5wb25lLjAxODkyNz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}</w:instrText>
                </w:r>
                <w:r w:rsidR="00F620CD">
                  <w:rPr>
                    <w:rFonts w:eastAsia="Times New Roman" w:cs="Times New Roman"/>
                    <w:bCs/>
                    <w:noProof/>
                    <w:color w:val="434343"/>
                    <w:szCs w:val="24"/>
                  </w:rPr>
                  <w:fldChar w:fldCharType="separate"/>
                </w:r>
                <w:r w:rsidR="00F620CD">
                  <w:rPr>
                    <w:rFonts w:eastAsia="Times New Roman" w:cs="Times New Roman"/>
                    <w:bCs/>
                    <w:noProof/>
                    <w:color w:val="434343"/>
                    <w:szCs w:val="24"/>
                  </w:rPr>
                  <w:t>(24)</w:t>
                </w:r>
                <w:r w:rsidR="00F620CD">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202</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85</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Wang et al. 2020 </w:t>
            </w:r>
            <w:sdt>
              <w:sdtPr>
                <w:rPr>
                  <w:rFonts w:eastAsia="Times New Roman" w:cs="Times New Roman"/>
                  <w:bCs/>
                  <w:color w:val="434343"/>
                  <w:szCs w:val="24"/>
                </w:rPr>
                <w:alias w:val="To edit, see citavi.com/edit"/>
                <w:tag w:val="CitaviPlaceholder#8afa1180-5784-4d00-9fd4-e61ef3884e84"/>
                <w:id w:val="372352561"/>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Tk2MzI5LTM3MGQtNDA4Yy1iYTg0LTIzNWIxZjk5NTkxYiIsIlJhbmdlTGVuZ3RoIjo0LCJSZWZlcmVuY2VJZCI6IjFiNDEyMmUyLWEzNWMtNDE5Yi04NjI4LTFhMTU0MmRkODd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IxNDcwODIiLCJVcmlTdHJpbmciOiJodHRwOi8vd3d3Lm5jYmkubmxtLm5paC5nb3YvcHVibWVkLzMyMTQ3MDg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xMS0xOVQxMDoxNTozMyIsIk1vZGlmaWVkQnkiOiJfU2lsa2UgV29sZiIsIklkIjoiZTYyN2ZhYWQtY2MwOS00MTRkLWE3ZjMtODdmZjE0ZWI1MmQ3IiwiTW9kaWZpZWRPbiI6IjIwMjAtMTEtMTlUMTA6MTU6Mz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Y3RpbS4yMDE5LjEwMjI5NiIsIlVyaVN0cmluZyI6Imh0dHBzOi8vZG9pLm9yZy8xMC4xMDE2L2ouY3RpbS4yMDE5LjEwMjI5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}</w:instrText>
                </w:r>
                <w:r>
                  <w:rPr>
                    <w:rFonts w:eastAsia="Times New Roman" w:cs="Times New Roman"/>
                    <w:bCs/>
                    <w:noProof/>
                    <w:color w:val="434343"/>
                    <w:szCs w:val="24"/>
                  </w:rPr>
                  <w:fldChar w:fldCharType="separate"/>
                </w:r>
                <w:r>
                  <w:rPr>
                    <w:rFonts w:eastAsia="Times New Roman" w:cs="Times New Roman"/>
                    <w:bCs/>
                    <w:noProof/>
                    <w:color w:val="434343"/>
                    <w:szCs w:val="24"/>
                  </w:rPr>
                  <w:t>(25)</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0</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Wilson et al. 2016 </w:t>
            </w:r>
            <w:sdt>
              <w:sdtPr>
                <w:rPr>
                  <w:rFonts w:eastAsia="Times New Roman" w:cs="Times New Roman"/>
                  <w:bCs/>
                  <w:color w:val="434343"/>
                  <w:szCs w:val="24"/>
                </w:rPr>
                <w:alias w:val="To edit, see citavi.com/edit"/>
                <w:tag w:val="CitaviPlaceholder#fa3c2160-d320-4829-8c3b-31a46acb50f9"/>
                <w:id w:val="-352879900"/>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cyOTNiLTgxNzgtNDIzZC1hMjMyLWQ1ZGE0OWQ3MzlhNSIsIlJhbmdlTGVuZ3RoIjo0LCJSZWZlcmVuY2VJZCI6IjRlMWJhN2E5LTdjNmQtNDVjNC1iMDAwLTExNTgyMmFmZGEz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zIyNTk3NyIsIlVyaVN0cmluZyI6Imh0dHA6Ly93d3cubmNiaS5ubG0ubmloLmdvdi9wdWJtZWQvMjcyMjU5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I0VDEzOjM3OjU0IiwiTW9kaWZpZWRCeSI6Il9TaWxrZSBXb2xmIiwiSWQiOiIwMGI0ODZjOS0wYTU1LTQ0MjMtYWUxNi03MTVkZDY1NmJiOTYiLCJNb2RpZmllZE9uIjoiMjAyMC0wMy0yNFQxMzozODoz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TU0NTk2ODMxNjY1MDI3OCIsIlVyaVN0cmluZyI6Imh0dHBzOi8vZG9pLm9yZy8xMC4xMTc3LzE1NDU5NjgzMTY2NTAy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I0VDEzOjM3OjU0IiwiTW9kaWZpZWRCeSI6Il9TaWxrZSBXb2xmIiwiSWQiOiJmMjA4MTRlMi1jZGYxLTRlMzktYTBkNS04OGZiYzk2MTE5NjIiLCJNb2RpZmllZE9uIjoiMjAyMC0wMy0yNFQxMzozOD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UwNDg0ODciLCJVcmlTdHJpbmciOiJodHRwczovL3d3dy5uY2JpLm5sbS5uaWguZ292L3BtYy9hcnRpY2xlcy9QTUM1MDQ4ND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}</w:instrText>
                </w:r>
                <w:r>
                  <w:rPr>
                    <w:rFonts w:eastAsia="Times New Roman" w:cs="Times New Roman"/>
                    <w:bCs/>
                    <w:noProof/>
                    <w:color w:val="434343"/>
                    <w:szCs w:val="24"/>
                  </w:rPr>
                  <w:fldChar w:fldCharType="separate"/>
                </w:r>
                <w:r>
                  <w:rPr>
                    <w:rFonts w:eastAsia="Times New Roman" w:cs="Times New Roman"/>
                    <w:bCs/>
                    <w:noProof/>
                    <w:color w:val="434343"/>
                    <w:szCs w:val="24"/>
                  </w:rPr>
                  <w:t>(26)</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98</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62</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41</w:t>
            </w:r>
          </w:p>
        </w:tc>
      </w:tr>
      <w:tr w:rsidR="00AC3E00" w:rsidRPr="00936C94" w:rsidTr="00A72A24">
        <w:trPr>
          <w:trHeight w:val="300"/>
        </w:trPr>
        <w:tc>
          <w:tcPr>
            <w:tcW w:w="3261" w:type="dxa"/>
            <w:tcBorders>
              <w:top w:val="nil"/>
              <w:left w:val="nil"/>
              <w:bottom w:val="nil"/>
              <w:right w:val="nil"/>
            </w:tcBorders>
            <w:shd w:val="clear" w:color="auto" w:fill="auto"/>
            <w:noWrap/>
            <w:vAlign w:val="bottom"/>
            <w:hideMark/>
          </w:tcPr>
          <w:p w:rsidR="00AC3E00" w:rsidRPr="00936C94" w:rsidRDefault="00F620CD" w:rsidP="00F620CD">
            <w:pPr>
              <w:spacing w:before="0" w:after="0"/>
              <w:rPr>
                <w:rFonts w:eastAsia="Times New Roman" w:cs="Times New Roman"/>
                <w:bCs/>
                <w:color w:val="434343"/>
                <w:szCs w:val="24"/>
              </w:rPr>
            </w:pPr>
            <w:r>
              <w:rPr>
                <w:rFonts w:eastAsia="Times New Roman" w:cs="Times New Roman"/>
                <w:bCs/>
                <w:color w:val="434343"/>
                <w:szCs w:val="24"/>
              </w:rPr>
              <w:t xml:space="preserve">Wolf et al. 2006 </w:t>
            </w:r>
            <w:sdt>
              <w:sdtPr>
                <w:rPr>
                  <w:rFonts w:eastAsia="Times New Roman" w:cs="Times New Roman"/>
                  <w:bCs/>
                  <w:color w:val="434343"/>
                  <w:szCs w:val="24"/>
                </w:rPr>
                <w:alias w:val="To edit, see citavi.com/edit"/>
                <w:tag w:val="CitaviPlaceholder#08729631-8668-41e0-893d-5c404db8074f"/>
                <w:id w:val="-530264442"/>
                <w:placeholder>
                  <w:docPart w:val="DefaultPlaceholder_-1854013440"/>
                </w:placeholder>
              </w:sdtPr>
              <w:sdtEndPr/>
              <w:sdtContent>
                <w:r>
                  <w:rPr>
                    <w:rFonts w:eastAsia="Times New Roman" w:cs="Times New Roman"/>
                    <w:bCs/>
                    <w:noProof/>
                    <w:color w:val="434343"/>
                    <w:szCs w:val="24"/>
                  </w:rPr>
                  <w:fldChar w:fldCharType="begin"/>
                </w:r>
                <w:r>
                  <w:rPr>
                    <w:rFonts w:eastAsia="Times New Roman" w:cs="Times New Roman"/>
                    <w:bCs/>
                    <w:noProof/>
                    <w:color w:val="434343"/>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liMzEzLTg1MjUtNGRiZC1hNmJmLTJlOGVkMGMyMzdiMyIsIlJhbmdlTGVuZ3RoIjo0LCJSZWZlcmVuY2VJZCI6IjM4NmI3MGRkLTY1MmQtNDU0Ny05MDdjLTY0OTQ3NmJjMmQ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3MDc3Mzc0IiwiVXJpU3RyaW5nIjoiaHR0cDovL3d3dy5uY2JpLm5sbS5uaWguZ292L3B1Ym1lZC8xNzA3NzM3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jRUMTM6NDE6MTAiLCJNb2RpZmllZEJ5IjoiX1NpbGtlIFdvbGYiLCJJZCI6ImY3ZDZlYzcxLWUwM2QtNDdmNi1iZTlhLWEzYWZmM2YyZDU2YiIsIk1vZGlmaWVkT24iOiIyMDIwLTAzLTI0VDEzOjQxOjQ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S9qYW1hLjI5Ni4xNy4yMDk1IiwiVXJpU3RyaW5nIjoiaHR0cHM6Ly9kb2kub3JnLzEwLjEwMDEvamFtYS4yOTYuMTcuMj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}</w:instrText>
                </w:r>
                <w:r>
                  <w:rPr>
                    <w:rFonts w:eastAsia="Times New Roman" w:cs="Times New Roman"/>
                    <w:bCs/>
                    <w:noProof/>
                    <w:color w:val="434343"/>
                    <w:szCs w:val="24"/>
                  </w:rPr>
                  <w:fldChar w:fldCharType="separate"/>
                </w:r>
                <w:r>
                  <w:rPr>
                    <w:rFonts w:eastAsia="Times New Roman" w:cs="Times New Roman"/>
                    <w:bCs/>
                    <w:noProof/>
                    <w:color w:val="434343"/>
                    <w:szCs w:val="24"/>
                  </w:rPr>
                  <w:t>(27)</w:t>
                </w:r>
                <w:r>
                  <w:rPr>
                    <w:rFonts w:eastAsia="Times New Roman" w:cs="Times New Roman"/>
                    <w:bCs/>
                    <w:noProof/>
                    <w:color w:val="434343"/>
                    <w:szCs w:val="24"/>
                  </w:rPr>
                  <w:fldChar w:fldCharType="end"/>
                </w:r>
              </w:sdtContent>
            </w:sdt>
          </w:p>
        </w:tc>
        <w:tc>
          <w:tcPr>
            <w:tcW w:w="1417"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95</w:t>
            </w:r>
          </w:p>
        </w:tc>
        <w:tc>
          <w:tcPr>
            <w:tcW w:w="1701"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559"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 xml:space="preserve"> </w:t>
            </w:r>
            <w:r>
              <w:rPr>
                <w:rFonts w:eastAsia="Times New Roman" w:cs="Times New Roman"/>
                <w:bCs/>
                <w:szCs w:val="24"/>
              </w:rPr>
              <w:t>*</w:t>
            </w:r>
            <w:r w:rsidRPr="00936C94">
              <w:rPr>
                <w:rFonts w:eastAsia="Times New Roman" w:cs="Times New Roman"/>
                <w:bCs/>
                <w:szCs w:val="24"/>
              </w:rPr>
              <w:t xml:space="preserve"> </w:t>
            </w:r>
          </w:p>
        </w:tc>
        <w:tc>
          <w:tcPr>
            <w:tcW w:w="1985" w:type="dxa"/>
            <w:tcBorders>
              <w:top w:val="nil"/>
              <w:left w:val="nil"/>
              <w:bottom w:val="nil"/>
              <w:right w:val="nil"/>
            </w:tcBorders>
            <w:shd w:val="clear" w:color="auto" w:fill="auto"/>
            <w:noWrap/>
            <w:vAlign w:val="bottom"/>
            <w:hideMark/>
          </w:tcPr>
          <w:p w:rsidR="00AC3E00" w:rsidRPr="00936C94" w:rsidRDefault="00AC3E00" w:rsidP="00A72A24">
            <w:pPr>
              <w:spacing w:before="0" w:after="0"/>
              <w:rPr>
                <w:rFonts w:eastAsia="Times New Roman" w:cs="Times New Roman"/>
                <w:bCs/>
                <w:szCs w:val="24"/>
              </w:rPr>
            </w:pPr>
            <w:r w:rsidRPr="00936C94">
              <w:rPr>
                <w:rFonts w:eastAsia="Times New Roman" w:cs="Times New Roman"/>
                <w:bCs/>
                <w:szCs w:val="24"/>
              </w:rPr>
              <w:t>110</w:t>
            </w:r>
          </w:p>
        </w:tc>
      </w:tr>
    </w:tbl>
    <w:p w:rsidR="00AC3E00" w:rsidRDefault="00AC3E00" w:rsidP="00AC3E00">
      <w:pPr>
        <w:keepNext/>
        <w:rPr>
          <w:rFonts w:eastAsia="Times New Roman" w:cs="Times New Roman"/>
          <w:color w:val="000000"/>
          <w:szCs w:val="24"/>
        </w:rPr>
      </w:pPr>
      <w:r w:rsidRPr="0001436A">
        <w:rPr>
          <w:rFonts w:cs="Times New Roman"/>
          <w:b/>
          <w:szCs w:val="24"/>
        </w:rPr>
        <w:t xml:space="preserve">Supplementary </w:t>
      </w:r>
      <w:r>
        <w:rPr>
          <w:rFonts w:cs="Times New Roman"/>
          <w:b/>
          <w:szCs w:val="24"/>
        </w:rPr>
        <w:t>Table 2</w:t>
      </w:r>
      <w:r w:rsidRPr="0001436A">
        <w:rPr>
          <w:rFonts w:cs="Times New Roman"/>
          <w:b/>
          <w:szCs w:val="24"/>
        </w:rPr>
        <w:t>.</w:t>
      </w:r>
      <w:r w:rsidRPr="001549D3">
        <w:rPr>
          <w:rFonts w:cs="Times New Roman"/>
          <w:szCs w:val="24"/>
        </w:rPr>
        <w:t xml:space="preserve"> </w:t>
      </w:r>
      <w:r>
        <w:rPr>
          <w:rFonts w:eastAsia="Times New Roman" w:cs="Times New Roman"/>
          <w:color w:val="000000"/>
          <w:szCs w:val="24"/>
        </w:rPr>
        <w:t xml:space="preserve">Additional background information on type of infarction, hemispherical dominance and handedness of the study population. *no information on this criteria was available. </w:t>
      </w:r>
    </w:p>
    <w:p w:rsidR="00AC3E00" w:rsidRDefault="00AC3E00" w:rsidP="00AC3E00">
      <w:pPr>
        <w:spacing w:before="0" w:after="200" w:line="276" w:lineRule="auto"/>
        <w:rPr>
          <w:rFonts w:cs="Times New Roman"/>
          <w:szCs w:val="24"/>
        </w:rPr>
      </w:pPr>
      <w:r>
        <w:rPr>
          <w:rFonts w:cs="Times New Roman"/>
          <w:szCs w:val="24"/>
        </w:rPr>
        <w:br w:type="page"/>
      </w:r>
    </w:p>
    <w:tbl>
      <w:tblPr>
        <w:tblW w:w="0" w:type="auto"/>
        <w:tblBorders>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120"/>
        <w:gridCol w:w="36"/>
        <w:gridCol w:w="440"/>
        <w:gridCol w:w="440"/>
        <w:gridCol w:w="440"/>
        <w:gridCol w:w="440"/>
        <w:gridCol w:w="440"/>
        <w:gridCol w:w="440"/>
        <w:gridCol w:w="440"/>
        <w:gridCol w:w="440"/>
        <w:gridCol w:w="440"/>
        <w:gridCol w:w="440"/>
        <w:gridCol w:w="440"/>
        <w:gridCol w:w="440"/>
        <w:gridCol w:w="440"/>
      </w:tblGrid>
      <w:tr w:rsidR="00AC3E00" w:rsidRPr="00325AB3" w:rsidTr="00A72A24">
        <w:trPr>
          <w:trHeight w:val="204"/>
        </w:trPr>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lastRenderedPageBreak/>
              <w:t>Study ID</w:t>
            </w:r>
          </w:p>
        </w:tc>
        <w:tc>
          <w:tcPr>
            <w:tcW w:w="0" w:type="auto"/>
            <w:shd w:val="clear" w:color="auto" w:fill="auto"/>
          </w:tcPr>
          <w:p w:rsidR="00AC3E00" w:rsidRPr="00325AB3" w:rsidRDefault="00AC3E00" w:rsidP="00A72A24">
            <w:pPr>
              <w:spacing w:before="0" w:after="0"/>
              <w:rPr>
                <w:rFonts w:eastAsia="Times New Roman" w:cs="Times New Roman"/>
                <w:b/>
                <w:bCs/>
                <w:color w:val="434343"/>
                <w:szCs w:val="24"/>
              </w:rPr>
            </w:pPr>
          </w:p>
        </w:tc>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0</w:t>
            </w:r>
          </w:p>
        </w:tc>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1</w:t>
            </w:r>
          </w:p>
        </w:tc>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2</w:t>
            </w:r>
          </w:p>
        </w:tc>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3</w:t>
            </w:r>
          </w:p>
        </w:tc>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4</w:t>
            </w:r>
          </w:p>
        </w:tc>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5</w:t>
            </w:r>
          </w:p>
        </w:tc>
        <w:tc>
          <w:tcPr>
            <w:tcW w:w="0" w:type="auto"/>
            <w:shd w:val="clear" w:color="auto" w:fill="auto"/>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6</w:t>
            </w:r>
          </w:p>
        </w:tc>
        <w:tc>
          <w:tcPr>
            <w:tcW w:w="0" w:type="auto"/>
            <w:shd w:val="clear" w:color="auto" w:fill="FFFFFF"/>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7</w:t>
            </w:r>
          </w:p>
        </w:tc>
        <w:tc>
          <w:tcPr>
            <w:tcW w:w="0" w:type="auto"/>
            <w:shd w:val="clear" w:color="auto" w:fill="FFFFFF"/>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8</w:t>
            </w:r>
          </w:p>
        </w:tc>
        <w:tc>
          <w:tcPr>
            <w:tcW w:w="0" w:type="auto"/>
            <w:shd w:val="clear" w:color="auto" w:fill="FFFFFF"/>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9</w:t>
            </w:r>
          </w:p>
        </w:tc>
        <w:tc>
          <w:tcPr>
            <w:tcW w:w="0" w:type="auto"/>
            <w:shd w:val="clear" w:color="auto" w:fill="FFFFFF"/>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10</w:t>
            </w:r>
          </w:p>
        </w:tc>
        <w:tc>
          <w:tcPr>
            <w:tcW w:w="0" w:type="auto"/>
            <w:shd w:val="clear" w:color="auto" w:fill="FFFFFF"/>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11</w:t>
            </w:r>
          </w:p>
        </w:tc>
        <w:tc>
          <w:tcPr>
            <w:tcW w:w="0" w:type="auto"/>
            <w:shd w:val="clear" w:color="auto" w:fill="FFFFFF"/>
            <w:tcMar>
              <w:top w:w="100" w:type="dxa"/>
              <w:left w:w="100" w:type="dxa"/>
              <w:bottom w:w="100" w:type="dxa"/>
              <w:right w:w="100" w:type="dxa"/>
            </w:tcMar>
            <w:hideMark/>
          </w:tcPr>
          <w:p w:rsidR="00AC3E00" w:rsidRPr="00325AB3" w:rsidRDefault="00AC3E00" w:rsidP="00A72A24">
            <w:pPr>
              <w:spacing w:before="0" w:after="0"/>
              <w:rPr>
                <w:rFonts w:eastAsia="Times New Roman" w:cs="Times New Roman"/>
                <w:b/>
                <w:bCs/>
                <w:color w:val="434343"/>
                <w:szCs w:val="24"/>
              </w:rPr>
            </w:pPr>
            <w:r w:rsidRPr="00325AB3">
              <w:rPr>
                <w:rFonts w:eastAsia="Times New Roman" w:cs="Times New Roman"/>
                <w:b/>
                <w:bCs/>
                <w:color w:val="434343"/>
                <w:szCs w:val="24"/>
              </w:rPr>
              <w:t>12</w:t>
            </w: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Adie et al. 2017</w:t>
            </w:r>
            <w:r w:rsidR="00F620CD">
              <w:rPr>
                <w:rFonts w:cs="Times New Roman"/>
                <w:noProof/>
                <w:szCs w:val="24"/>
                <w:lang w:val="en-GB"/>
              </w:rPr>
              <w:t xml:space="preserve"> </w:t>
            </w:r>
            <w:sdt>
              <w:sdtPr>
                <w:rPr>
                  <w:rFonts w:cs="Times New Roman"/>
                  <w:noProof/>
                  <w:szCs w:val="24"/>
                  <w:lang w:val="en-GB"/>
                </w:rPr>
                <w:alias w:val="To edit, see citavi.com/edit"/>
                <w:tag w:val="CitaviPlaceholder#2b4c544f-38d0-468c-ad0c-3956d62405d4"/>
                <w:id w:val="2132361336"/>
                <w:placeholder>
                  <w:docPart w:val="197E9F077D8F4CA88D59E9E6A14D050C"/>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I0NDc1LTJhOTYtNDIxMy1hNGU5LTJiMzIzYzM2NGU0NCIsIlJhbmdlTGVuZ3RoIjozLCJSZWZlcmVuY2VJZCI6ImZhMGE5ODE5LWQwMmQtNGJkNi04OTE2LTQ5MGNhZWVjYzk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Njk3NTMxMyIsIlVyaVN0cmluZyI6Imh0dHA6Ly93d3cubmNiaS5ubG0ubmloLmdvdi9wdWJtZWQvMjY5NzUz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0OjE5IiwiTW9kaWZpZWRCeSI6Il9TaWxrZSBXb2xmIiwiSWQiOiJkMjRhMDZmZi0wOGRmLTQ2NTctODVjMy0zNmU3YzE3Y2UxNmEiLCJNb2RpZmllZE9uIjoiMjAyMC0wMy0xMFQxNDoxNDoy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I2OTIxNTUxNjYzNzg5MyIsIlVyaVN0cmluZyI6Imh0dHBzOi8vZG9pLm9yZy8xMC4xMTc3LzAyNjkyMTU1MTY2Mzc4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}</w:instrText>
                </w:r>
                <w:r w:rsidRPr="00325AB3">
                  <w:rPr>
                    <w:rFonts w:cs="Times New Roman"/>
                    <w:noProof/>
                    <w:szCs w:val="24"/>
                    <w:lang w:val="en-GB"/>
                  </w:rPr>
                  <w:fldChar w:fldCharType="separate"/>
                </w:r>
                <w:r w:rsidR="00F620CD" w:rsidRPr="00F620CD">
                  <w:rPr>
                    <w:rFonts w:cs="Times New Roman"/>
                    <w:noProof/>
                    <w:szCs w:val="24"/>
                    <w:lang w:val="en-GB"/>
                  </w:rPr>
                  <w:t>(1)</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11</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15</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Brunner et al. 201</w:t>
            </w:r>
            <w:r w:rsidR="00F620CD">
              <w:rPr>
                <w:rFonts w:cs="Times New Roman"/>
                <w:noProof/>
                <w:szCs w:val="24"/>
                <w:lang w:val="en-GB"/>
              </w:rPr>
              <w:t xml:space="preserve"> </w:t>
            </w:r>
            <w:r w:rsidRPr="00325AB3">
              <w:rPr>
                <w:rFonts w:cs="Times New Roman"/>
                <w:noProof/>
                <w:szCs w:val="24"/>
                <w:lang w:val="en-GB"/>
              </w:rPr>
              <w:t>7</w:t>
            </w:r>
            <w:sdt>
              <w:sdtPr>
                <w:rPr>
                  <w:rFonts w:cs="Times New Roman"/>
                  <w:noProof/>
                  <w:szCs w:val="24"/>
                  <w:lang w:val="en-GB"/>
                </w:rPr>
                <w:alias w:val="To edit, see citavi.com/edit"/>
                <w:tag w:val="CitaviPlaceholder#d100341a-abef-464a-a9ee-00f194163d77"/>
                <w:id w:val="-1641179823"/>
                <w:placeholder>
                  <w:docPart w:val="F612BBD001064C789C12C8DA58E1795A"/>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mVlOThmLTg4ZmMtNDhlNC04MzcwLWE3ZjQ5MDU5ZGViYyIsIlJhbmdlTGVuZ3RoIjozLCJSZWZlcmVuY2VJZCI6ImRjMmZjZmIwLWJkYTEtNGM2MS04OGUxLTM1ZWE4MGU2MmE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5MTQyMDkwIiwiVXJpU3RyaW5nIjoiaHR0cDovL3d3dy5uY2JpLm5sbS5uaWguZ292L3B1Ym1lZC8yOTE0MjA5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TU6MzkiLCJNb2RpZmllZEJ5IjoiX1NpbGtlIFdvbGYiLCJJZCI6ImY1M2U4YzljLTA1ZmUtNDIxNy05MDM3LWYwOTU1OTIyOGUxOSIsIk1vZGlmaWVkT24iOiIyMDIwLTAzLTEwVDE0OjE1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IxMi9XTkwuMDAwMDAwMDAwMDAwNDc0NCIsIlVyaVN0cmluZyI6Imh0dHBzOi8vZG9pLm9yZy8xMC4xMjEyL1dOTC4wMDAwMDAwMDAwMDA0Nz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}</w:instrText>
                </w:r>
                <w:r w:rsidRPr="00325AB3">
                  <w:rPr>
                    <w:rFonts w:cs="Times New Roman"/>
                    <w:noProof/>
                    <w:szCs w:val="24"/>
                    <w:lang w:val="en-GB"/>
                  </w:rPr>
                  <w:fldChar w:fldCharType="separate"/>
                </w:r>
                <w:r w:rsidR="00F620CD" w:rsidRPr="00F620CD">
                  <w:rPr>
                    <w:rFonts w:cs="Times New Roman"/>
                    <w:noProof/>
                    <w:szCs w:val="24"/>
                    <w:lang w:val="en-GB"/>
                  </w:rPr>
                  <w:t>(2)</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7</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15</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Chen et al. 2016</w:t>
            </w:r>
            <w:r w:rsidR="00F620CD">
              <w:rPr>
                <w:rFonts w:cs="Times New Roman"/>
                <w:noProof/>
                <w:szCs w:val="24"/>
                <w:lang w:val="en-GB"/>
              </w:rPr>
              <w:t xml:space="preserve"> </w:t>
            </w:r>
            <w:sdt>
              <w:sdtPr>
                <w:rPr>
                  <w:rFonts w:cs="Times New Roman"/>
                  <w:noProof/>
                  <w:szCs w:val="24"/>
                  <w:lang w:val="en-GB"/>
                </w:rPr>
                <w:alias w:val="To edit, see citavi.com/edit"/>
                <w:tag w:val="CitaviPlaceholder#2e3255da-d7c8-49f0-b6dd-7dec69189358"/>
                <w:id w:val="-1326431044"/>
                <w:placeholder>
                  <w:docPart w:val="79D5080E77FC4607AC11FB851E1124C0"/>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VkMjViLWQ0OWUtNGI5ZS1hNjQ3LTRiYzA3ZmE5ZDk2OSIsIlJhbmdlTGVuZ3RoIjozLCJSZWZlcmVuY2VJZCI6IjQ5Y2E4NWZhLWNiYzgtNGIyZi1iNmU5LTZlMzFiMTRlYjc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0MzAzNDAiLCJVcmlTdHJpbmciOiJodHRwOi8vd3d3Lm5jYmkubmxtLm5paC5nb3YvcHVibWVkLzI3NDMwMzQ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wMy0xMFQxNDoxNjoxNiIsIk1vZGlmaWVkQnkiOiJfU2lsa2UgV29sZiIsIklkIjoiNjljZTg5YjctZDc0Ni00MzE5LTliNTEtMDhhN2RlZmVmMGMxIiwiTW9kaWZpZWRPbiI6IjIwMjAtMDMtMTBUMTQ6MTY6Mj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g2L3MxMjkwNi0wMTYtMTE5My15IiwiVXJpU3RyaW5nIjoiaHR0cHM6Ly9kb2kub3JnLzEwLjExODYvczEyOTA2LTAxNi0xMTkzLX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2OjE2IiwiTW9kaWZpZWRCeSI6Il9TaWxrZSBXb2xmIiwiSWQiOiI1ZWRkMTQ0Yi03YWVlLTQzZjgtOTgxMS04ZjliMWNjOTU3ZmEiLCJNb2RpZmllZE9uIjoiMjAyMC0wMy0xMFQxNDoxNjoyN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Q5NTA2MzAiLCJVcmlTdHJpbmciOiJodHRwczovL3d3dy5uY2JpLm5sbS5uaWguZ292L3BtYy9hcnRpY2xlcy9QTUM0OTUwNjM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}</w:instrText>
                </w:r>
                <w:r w:rsidRPr="00325AB3">
                  <w:rPr>
                    <w:rFonts w:cs="Times New Roman"/>
                    <w:noProof/>
                    <w:szCs w:val="24"/>
                    <w:lang w:val="en-GB"/>
                  </w:rPr>
                  <w:fldChar w:fldCharType="separate"/>
                </w:r>
                <w:r w:rsidR="00F620CD" w:rsidRPr="00F620CD">
                  <w:rPr>
                    <w:rFonts w:cs="Times New Roman"/>
                    <w:noProof/>
                    <w:szCs w:val="24"/>
                    <w:lang w:val="en-GB"/>
                  </w:rPr>
                  <w:t>(3)</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4</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4</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Cramer et al. 2017</w:t>
            </w:r>
            <w:r w:rsidR="00F620CD">
              <w:rPr>
                <w:rFonts w:cs="Times New Roman"/>
                <w:noProof/>
                <w:szCs w:val="24"/>
                <w:lang w:val="en-GB"/>
              </w:rPr>
              <w:t xml:space="preserve"> </w:t>
            </w:r>
            <w:sdt>
              <w:sdtPr>
                <w:rPr>
                  <w:rFonts w:cs="Times New Roman"/>
                  <w:noProof/>
                  <w:szCs w:val="24"/>
                  <w:lang w:val="en-GB"/>
                </w:rPr>
                <w:alias w:val="To edit, see citavi.com/edit"/>
                <w:tag w:val="CitaviPlaceholder#a647c60c-feb2-49d6-a10f-5c757ec37870"/>
                <w:id w:val="576724132"/>
                <w:placeholder>
                  <w:docPart w:val="BB501F661A2A45E1A3B2E4D12FBFCF78"/>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WNhNTdmLTMzZGItNGI5NS1iYjE3LWQ2OWI3YTM0YTgwMSIsIlJhbmdlTGVuZ3RoIjozLCJSZWZlcmVuY2VJZCI6IjYyZmMyODdmLWM4ZjQtNDc2OC1iYmQ3LTcyZGZhMGRhYTQ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UzMjUyNDEiLCJVcmlTdHJpbmciOiJodHRwczovL3d3dy5uY2JpLm5sbS5uaWguZ292L3BtYy9hcnRpY2xlcy9QTUM1MzI1MjQ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xMFQxNDoxNzo1NSIsIk1vZGlmaWVkQnkiOiJfU2lsa2UgV29sZiIsIklkIjoiOGFhYzZiMzktY2E2Mi00OTgwLWFmODItZDhlMTIwOTZhNDA0IiwiTW9kaWZpZWRPbiI6IjIwMjAtMDMtMTBUMTQ6MTg6M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YxL1NUUk9LRUFIQS4xMTYuMDE0NTE3IiwiVXJpU3RyaW5nIjoiaHR0cHM6Ly9kb2kub3JnLzEwLjExNjEvU1RST0tFQUhBLjExNi4wMTQ1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3OjU1IiwiTW9kaWZpZWRCeSI6Il9TaWxrZSBXb2xmIiwiSWQiOiI0Yjk0ZDA1OS03NDdjLTQ0YTctYWFlMC1kOGY4OTYwOTNiNGEiLCJNb2RpZmllZE9uIjoiMjAyMC0wMy0xMFQxNDoxODowN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4MjI4NTc4IiwiVXJpU3RyaW5nIjoiaHR0cDovL3d3dy5uY2JpLm5sbS5uaWguZ292L3B1Ym1lZC8yODIyODU3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}</w:instrText>
                </w:r>
                <w:r w:rsidRPr="00325AB3">
                  <w:rPr>
                    <w:rFonts w:cs="Times New Roman"/>
                    <w:noProof/>
                    <w:szCs w:val="24"/>
                    <w:lang w:val="en-GB"/>
                  </w:rPr>
                  <w:fldChar w:fldCharType="separate"/>
                </w:r>
                <w:r w:rsidR="00F620CD" w:rsidRPr="00F620CD">
                  <w:rPr>
                    <w:rFonts w:cs="Times New Roman"/>
                    <w:noProof/>
                    <w:szCs w:val="24"/>
                    <w:lang w:val="en-GB"/>
                  </w:rPr>
                  <w:t>(4)</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39</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Feys et al. 1998</w:t>
            </w:r>
            <w:r w:rsidR="00F620CD">
              <w:rPr>
                <w:rFonts w:cs="Times New Roman"/>
                <w:noProof/>
                <w:szCs w:val="24"/>
                <w:lang w:val="en-GB"/>
              </w:rPr>
              <w:t xml:space="preserve"> </w:t>
            </w:r>
            <w:sdt>
              <w:sdtPr>
                <w:rPr>
                  <w:rFonts w:cs="Times New Roman"/>
                  <w:noProof/>
                  <w:szCs w:val="24"/>
                  <w:lang w:val="en-GB"/>
                </w:rPr>
                <w:alias w:val="To edit, see citavi.com/edit"/>
                <w:tag w:val="CitaviPlaceholder#27c965ca-45f5-4042-a288-f3123f95506d"/>
                <w:id w:val="-44756411"/>
                <w:placeholder>
                  <w:docPart w:val="DA50B571FA1F434A883E77F44A5A28D4"/>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ZDk5MTRmLTA4MDYtNDdjYS04MjJjLTBmMmExOTJkNGRhMiIsIlJhbmdlTGVuZ3RoIjozLCJSZWZlcmVuY2VJZCI6ImRkMTIzZjllLWExYjYtNDBjZi04ZTNkLWUzYWIxZTQ4MGI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2MS8wMS5zdHIuMjkuNC43ODUiLCJVcmlTdHJpbmciOiJodHRwczovL2RvaS5vcmcvMTAuMTE2MS8wMS5zdHIuMjkuNC43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E4OjQwIiwiTW9kaWZpZWRCeSI6Il9TaWxrZSBXb2xmIiwiSWQiOiJkM2MyNDBmZC04MGZiLTQ4MmItYmJlMi0yMGZjOTc3OGE3YjkiLCJNb2RpZmllZE9uIjoiMjAyMC0wMy0xMFQxNDoxODo1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k1NTA1MTIiLCJVcmlTdHJpbmciOiJodHRwOi8vd3d3Lm5jYmkubmxtLm5paC5nb3YvcHVibWVkLzk1NTA1M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}</w:instrText>
                </w:r>
                <w:r w:rsidRPr="00325AB3">
                  <w:rPr>
                    <w:rFonts w:cs="Times New Roman"/>
                    <w:noProof/>
                    <w:szCs w:val="24"/>
                    <w:lang w:val="en-GB"/>
                  </w:rPr>
                  <w:fldChar w:fldCharType="separate"/>
                </w:r>
                <w:r w:rsidR="00F620CD" w:rsidRPr="00F620CD">
                  <w:rPr>
                    <w:rFonts w:cs="Times New Roman"/>
                    <w:noProof/>
                    <w:szCs w:val="24"/>
                    <w:lang w:val="en-GB"/>
                  </w:rPr>
                  <w:t>(5)</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4</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10</w:t>
            </w: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szCs w:val="24"/>
                <w:lang w:val="en-GB"/>
              </w:rPr>
              <w:t>Ghaziani et al. 2018</w:t>
            </w:r>
            <w:sdt>
              <w:sdtPr>
                <w:rPr>
                  <w:rFonts w:cs="Times New Roman"/>
                  <w:szCs w:val="24"/>
                  <w:lang w:val="en-GB"/>
                </w:rPr>
                <w:alias w:val="To edit, see citavi.com/edit"/>
                <w:tag w:val="CitaviPlaceholder#38e16d45-fe4e-4c4b-8e3c-48039a163465"/>
                <w:id w:val="908960677"/>
                <w:placeholder>
                  <w:docPart w:val="D16FEF892C8041C3B1218F5EBB0A712D"/>
                </w:placeholder>
              </w:sdtPr>
              <w:sdtEndPr/>
              <w:sdtContent>
                <w:r w:rsidR="00F620CD">
                  <w:rPr>
                    <w:rFonts w:cs="Times New Roman"/>
                    <w:szCs w:val="24"/>
                    <w:lang w:val="en-GB"/>
                  </w:rPr>
                  <w:t xml:space="preserve"> </w:t>
                </w:r>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mU3ZDc1LTcyN2UtNDdmZS05ZWVlLTFiZTEzNzk2YTY4YiIsIlJhbmdlTGVuZ3RoIjozLCJSZWZlcmVuY2VJZCI6ImEwZTFjZDA4LThiNjgtNDU1ZS04ZTJjLTRhNWM5OGIzY2Y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I1MTU5MSIsIlVyaVN0cmluZyI6Imh0dHA6Ly93d3cubmNiaS5ubG0ubmloLmdvdi9wdWJtZWQvMzAyNTE1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ExLTE5VDA5OjM3OjA5IiwiTW9kaWZpZWRCeSI6Il9TaWxrZSBXb2xmIiwiSWQiOiI5YmYyNzg4Ni1lYTFkLTQ0M2YtODY0NC01ODMyYTEwMWRiMWEiLCJNb2RpZmllZE9uIjoiMjAyMC0xMS0xOVQwOTozNzow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zcvMTU0NTk2ODMxODc5OTQ5NiIsIlVyaVN0cmluZyI6Imh0dHBzOi8vZG9pLm9yZy8xMC4xMTc3LzE1NDU5NjgzMTg3OTk0O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}</w:instrText>
                </w:r>
                <w:r w:rsidRPr="00325AB3">
                  <w:rPr>
                    <w:rFonts w:cs="Times New Roman"/>
                    <w:noProof/>
                    <w:szCs w:val="24"/>
                    <w:lang w:val="en-GB"/>
                  </w:rPr>
                  <w:fldChar w:fldCharType="separate"/>
                </w:r>
                <w:r w:rsidR="00F620CD" w:rsidRPr="00F620CD">
                  <w:rPr>
                    <w:rFonts w:cs="Times New Roman"/>
                    <w:noProof/>
                    <w:szCs w:val="24"/>
                    <w:lang w:val="en-GB"/>
                  </w:rPr>
                  <w:t>(6)</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4</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14</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Gialanella &amp; Santoro 2015</w:t>
            </w:r>
            <w:r w:rsidR="00F620CD">
              <w:rPr>
                <w:rFonts w:cs="Times New Roman"/>
                <w:noProof/>
                <w:szCs w:val="24"/>
                <w:lang w:val="en-GB"/>
              </w:rPr>
              <w:t xml:space="preserve"> </w:t>
            </w:r>
            <w:sdt>
              <w:sdtPr>
                <w:rPr>
                  <w:rFonts w:cs="Times New Roman"/>
                  <w:noProof/>
                  <w:szCs w:val="24"/>
                  <w:lang w:val="en-GB"/>
                </w:rPr>
                <w:alias w:val="To edit, see citavi.com/edit"/>
                <w:tag w:val="CitaviPlaceholder#dc5605b8-76e2-4ac5-b12a-d3689ae018c6"/>
                <w:id w:val="1299413722"/>
                <w:placeholder>
                  <w:docPart w:val="4E87266D585E4E95A1F836478C01A2DE"/>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Dk1ZTBlLWJjMjktNGI4OC1iMzBmLWRlMzMwNmViZmU5YyIsIlJhbmdlTGVuZ3RoIjozLCJSZWZlcmVuY2VJZCI6ImRiMGJiYjk0LTQ5NWYtNDcwOC1iODI3LTMyYmY5NWFhNG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OTAxNjQiLCJVcmlTdHJpbmciOiJodHRwOi8vd3d3Lm5jYmkubmxtLm5paC5nb3YvcHVibWVkLzI1NjkwMTY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5OjI4IiwiTW9kaWZpZWRCeSI6Il9TaWxrZSBXb2xmIiwiSWQiOiJhYjAzODUyNS00NThhLTQyM2YtYTBiYi01Y2FlYjljNDgyNTEiLCJNb2RpZmllZE9uIjoiMjAyMC0wMy0xMFQxNDoxOToz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QwNTIwLTAxNS0wMzIyLTciLCJVcmlTdHJpbmciOiJodHRwczovL2RvaS5vcmcvMTAuMTAwNy9zNDA1MjAtMDE1LTAzMjI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}</w:instrText>
                </w:r>
                <w:r w:rsidRPr="00325AB3">
                  <w:rPr>
                    <w:rFonts w:cs="Times New Roman"/>
                    <w:noProof/>
                    <w:szCs w:val="24"/>
                    <w:lang w:val="en-GB"/>
                  </w:rPr>
                  <w:fldChar w:fldCharType="separate"/>
                </w:r>
                <w:r w:rsidR="00F620CD" w:rsidRPr="00F620CD">
                  <w:rPr>
                    <w:rFonts w:cs="Times New Roman"/>
                    <w:noProof/>
                    <w:szCs w:val="24"/>
                    <w:lang w:val="en-GB"/>
                  </w:rPr>
                  <w:t>(7)</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szCs w:val="24"/>
                <w:lang w:val="en-GB"/>
              </w:rPr>
              <w:t>Guo et al. 2018</w:t>
            </w:r>
            <w:r w:rsidR="00F620CD">
              <w:rPr>
                <w:rFonts w:cs="Times New Roman"/>
                <w:szCs w:val="24"/>
                <w:lang w:val="en-GB"/>
              </w:rPr>
              <w:t xml:space="preserve"> </w:t>
            </w:r>
            <w:sdt>
              <w:sdtPr>
                <w:rPr>
                  <w:rFonts w:cs="Times New Roman"/>
                  <w:szCs w:val="24"/>
                  <w:lang w:val="en-GB"/>
                </w:rPr>
                <w:alias w:val="To edit, see citavi.com/edit"/>
                <w:tag w:val="CitaviPlaceholder#e2090778-a9ea-464f-abf6-f408820563bd"/>
                <w:id w:val="1195972422"/>
                <w:placeholder>
                  <w:docPart w:val="BE2ED274D8B14D4485F9E691939CEAB0"/>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2ZlZjE0LWQxNzQtNDZhZC1hN2I4LTVkNTBmNWI2ZGQ1MiIsIlJhbmdlTGVuZ3RoIjozLCJSZWZlcmVuY2VJZCI6IjQ4ZjgwMDE5LTNjNTktNDRhZS04ZmMzLWM5NWYyMzU4NDB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Ny9NUlIuMDAwMDAwMDAwMDAwMDMxNiIsIlVyaVN0cmluZyI6Imh0dHBzOi8vZG9pLm9yZy8xMC4xMDk3L01SUi4wMDAwMDAwMDAwMDAwMzE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xMS0xOVQxMDoxMzo0MiIsIk1vZGlmaWVkQnkiOiJfU2lsa2UgV29sZiIsIklkIjoiNTcxMDIzYWYtYmU1Zi00YzE1LTliZDMtNGRiZmU5N2RjNDkyIiwiTW9kaWZpZWRPbiI6IjIwMjAtMTEtMTlUMTA6MTM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MDIxMTcyMSIsIlVyaVN0cmluZyI6Imh0dHA6Ly93d3cubmNiaS5ubG0ubmloLmdvdi9wdWJtZWQvMzAyMTE3M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ExLTE5VDEwOjEzOjQyIiwiTW9kaWZpZWRCeSI6Il9TaWxrZSBXb2xmIiwiSWQiOiJmMjgyODIzNS0wM2I5LTQ5NzEtODgxNy04MGNmOWExMjk4NGEiLCJNb2RpZmllZE9uIjoiMjAyMC0xMS0xOVQxMDoxMzo0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zODIwMzciLCJVcmlTdHJpbmciOiJodHRwczovL3d3dy5uY2JpLm5sbS5uaWguZ292L3BtYy9hcnRpY2xlcy9QTUM2MzgyMDM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}</w:instrText>
                </w:r>
                <w:r w:rsidRPr="00325AB3">
                  <w:rPr>
                    <w:rFonts w:cs="Times New Roman"/>
                    <w:noProof/>
                    <w:szCs w:val="24"/>
                    <w:lang w:val="en-GB"/>
                  </w:rPr>
                  <w:fldChar w:fldCharType="separate"/>
                </w:r>
                <w:r w:rsidR="00F620CD" w:rsidRPr="00F620CD">
                  <w:rPr>
                    <w:rFonts w:cs="Times New Roman"/>
                    <w:noProof/>
                    <w:szCs w:val="24"/>
                    <w:lang w:val="en-GB"/>
                  </w:rPr>
                  <w:t>(8)</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hideMark/>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Harvey et al. 2018</w:t>
            </w:r>
            <w:r w:rsidR="00F620CD">
              <w:rPr>
                <w:rFonts w:cs="Times New Roman"/>
                <w:noProof/>
                <w:szCs w:val="24"/>
                <w:lang w:val="en-GB"/>
              </w:rPr>
              <w:t xml:space="preserve"> </w:t>
            </w:r>
            <w:sdt>
              <w:sdtPr>
                <w:rPr>
                  <w:rFonts w:cs="Times New Roman"/>
                  <w:noProof/>
                  <w:szCs w:val="24"/>
                  <w:lang w:val="en-GB"/>
                </w:rPr>
                <w:alias w:val="To edit, see citavi.com/edit"/>
                <w:tag w:val="CitaviPlaceholder#83116057-2cd4-4610-893a-608811507aaa"/>
                <w:id w:val="316935645"/>
                <w:placeholder>
                  <w:docPart w:val="45596634CD4F430FB9CBD4479A69DFD5"/>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zlkNGI1LTcxZGUtNGQ5OC1hZmFhLTQwMWMyMDllOGRkZSIsIlJhbmdlTGVuZ3RoIjozLCJSZWZlcmVuY2VJZCI6ImQxMTkzMGYxLTQ2YTYtNGZjMy1hYzdjLWVkNzUwMDc1YjQ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AzNTQ5OTAiLCJVcmlTdHJpbmciOiJodHRwOi8vd3d3Lm5jYmkubmxtLm5paC5nb3YvcHVibWVkLzMwMzU0OTk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xMi0wOFQxNTozMToxMCIsIk1vZGlmaWVkQnkiOiJfU2lsa2UgV29sZiIsIklkIjoiMTU0NDNhNjYtYmFmZS00OWI0LTk0MjMtYTBjY2Q4MWNjNjU0IiwiTW9kaWZpZWRPbiI6IjIwMjAtMTItMDhUMTU6MzE6MTA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xL1NUUk9LRUFIQS4xMTcuMDIwNjA3IiwiVXJpU3RyaW5nIjoiaHR0cHM6Ly9kb2kub3JnLzEwLjExNjEvU1RST0tFQUhBLjExNy4wMjA2MD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}</w:instrText>
                </w:r>
                <w:r w:rsidRPr="00325AB3">
                  <w:rPr>
                    <w:rFonts w:cs="Times New Roman"/>
                    <w:noProof/>
                    <w:szCs w:val="24"/>
                    <w:lang w:val="en-GB"/>
                  </w:rPr>
                  <w:fldChar w:fldCharType="separate"/>
                </w:r>
                <w:r w:rsidR="00F620CD" w:rsidRPr="00F620CD">
                  <w:rPr>
                    <w:rFonts w:cs="Times New Roman"/>
                    <w:noProof/>
                    <w:szCs w:val="24"/>
                    <w:lang w:val="en-GB"/>
                  </w:rPr>
                  <w:t>(9)</w:t>
                </w:r>
                <w:r w:rsidRPr="00325AB3">
                  <w:rPr>
                    <w:rFonts w:cs="Times New Roman"/>
                    <w:noProof/>
                    <w:szCs w:val="24"/>
                    <w:lang w:val="en-GB"/>
                  </w:rPr>
                  <w:fldChar w:fldCharType="end"/>
                </w:r>
              </w:sdtContent>
            </w:sdt>
            <w:r w:rsidRPr="00325AB3">
              <w:rPr>
                <w:rFonts w:eastAsia="Times New Roman" w:cs="Times New Roman"/>
                <w:noProof/>
                <w:szCs w:val="24"/>
                <w:lang w:val="en-GB"/>
              </w:rPr>
              <w:t xml:space="preserve"> *</w:t>
            </w:r>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86</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82</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51</w:t>
            </w:r>
          </w:p>
        </w:tc>
        <w:tc>
          <w:tcPr>
            <w:tcW w:w="0" w:type="auto"/>
            <w:shd w:val="clear" w:color="auto" w:fill="auto"/>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50</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40</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29</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25</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40</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hideMark/>
          </w:tcPr>
          <w:p w:rsidR="00AC3E00" w:rsidRPr="00325AB3" w:rsidRDefault="00AC3E00" w:rsidP="00A72A24">
            <w:pPr>
              <w:spacing w:before="0" w:after="0"/>
              <w:rPr>
                <w:rFonts w:eastAsia="Times New Roman" w:cs="Times New Roman"/>
                <w:bCs/>
                <w:color w:val="434343"/>
                <w:szCs w:val="24"/>
              </w:rPr>
            </w:pPr>
            <w:r w:rsidRPr="00325AB3">
              <w:rPr>
                <w:rFonts w:cs="Times New Roman"/>
                <w:color w:val="000000"/>
                <w:szCs w:val="24"/>
              </w:rPr>
              <w:t>11</w:t>
            </w: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Ietswaart et al. 2011</w:t>
            </w:r>
            <w:r w:rsidR="00F620CD">
              <w:rPr>
                <w:rFonts w:cs="Times New Roman"/>
                <w:noProof/>
                <w:szCs w:val="24"/>
                <w:lang w:val="en-GB"/>
              </w:rPr>
              <w:t xml:space="preserve"> </w:t>
            </w:r>
            <w:sdt>
              <w:sdtPr>
                <w:rPr>
                  <w:rFonts w:cs="Times New Roman"/>
                  <w:noProof/>
                  <w:szCs w:val="24"/>
                  <w:lang w:val="en-GB"/>
                </w:rPr>
                <w:alias w:val="To edit, see citavi.com/edit"/>
                <w:tag w:val="CitaviPlaceholder#50b24bd1-2bda-4ca0-a2b2-e69c84d5f3c4"/>
                <w:id w:val="509877656"/>
                <w:placeholder>
                  <w:docPart w:val="9C8785C7B1674BA692F0D62366661B2A"/>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DA5NmFlLWI5MTEtNDZhYS1hOWEyLTMzNmYwMzJmYWUwYyIsIlJhbmdlTGVuZ3RoIjo0LCJSZWZlcmVuY2VJZCI6IjA1YmM1OTY0LWEzM2UtNDExOC04MTZjLTUxYjhkMzljN2E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NTE1OTA1IiwiVXJpU3RyaW5nIjoiaHR0cDovL3d3dy5uY2JpLm5sbS5uaWguZ292L3B1Ym1lZC8yMTUxNTk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jA6MTAiLCJNb2RpZmllZEJ5IjoiX1NpbGtlIFdvbGYiLCJJZCI6Ijk3YjJmMjg1LTY2NmItNDU3Ny04Y2U4LTZjODBkODU5ODk3YSIsIk1vZGlmaWVkT24iOiIyMDIwLTAzLTEwVDE0OjIwOjE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A5Nzg5MiIsIlVyaVN0cmluZyI6Imh0dHBzOi8vd3d3Lm5jYmkubmxtLm5paC5nb3YvcG1jL2FydGljbGVzL1BNQzMwOTc4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pbGtlIFdvbGYiLCJDcmVhdGVkT24iOiIyMDIwLTAzLTEwVDE0OjIwOjEwIiwiTW9kaWZpZWRCeSI6Il9TaWxrZSBXb2xmIiwiSWQiOiIxM2M1YmJkMi1mZWM0LTRmMmYtYjNhNS04ODdlNGY0ZDdiODIiLCJNb2RpZmllZE9uIjoiMjAyMC0wMy0xMFQxNDoyMDox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nJhaW4vYXdyMDc3IiwiVXJpU3RyaW5nIjoiaHR0cHM6Ly9kb2kub3JnLzEwLjEwOTMvYnJhaW4vYXdyMD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}</w:instrText>
                </w:r>
                <w:r w:rsidRPr="00325AB3">
                  <w:rPr>
                    <w:rFonts w:cs="Times New Roman"/>
                    <w:noProof/>
                    <w:szCs w:val="24"/>
                    <w:lang w:val="en-GB"/>
                  </w:rPr>
                  <w:fldChar w:fldCharType="separate"/>
                </w:r>
                <w:r w:rsidR="00F620CD" w:rsidRPr="00F620CD">
                  <w:rPr>
                    <w:rFonts w:cs="Times New Roman"/>
                    <w:noProof/>
                    <w:szCs w:val="24"/>
                    <w:lang w:val="en-GB"/>
                  </w:rPr>
                  <w:t>(10)</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Kong et al. 2016</w:t>
            </w:r>
            <w:r w:rsidR="00F620CD">
              <w:rPr>
                <w:rFonts w:cs="Times New Roman"/>
                <w:noProof/>
                <w:szCs w:val="24"/>
                <w:lang w:val="en-GB"/>
              </w:rPr>
              <w:t xml:space="preserve"> </w:t>
            </w:r>
            <w:sdt>
              <w:sdtPr>
                <w:rPr>
                  <w:rFonts w:cs="Times New Roman"/>
                  <w:noProof/>
                  <w:szCs w:val="24"/>
                  <w:lang w:val="en-GB"/>
                </w:rPr>
                <w:alias w:val="To edit, see citavi.com/edit"/>
                <w:tag w:val="CitaviPlaceholder#aeee60a0-b4cd-4106-8cc1-59011dad7c5c"/>
                <w:id w:val="-1889716304"/>
                <w:placeholder>
                  <w:docPart w:val="BDB6EC0CD023472081B044363A3663E1"/>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DRhZGU1LTk2YWYtNDZmMy04NDJhLTA4Yjk1MGVjMzc5MCIsIlJhbmdlTGVuZ3RoIjo0LCJSZWZlcmVuY2VJZCI6ImYwOTFlZmFmLTMxOTEtNDgyNC04NDY3LTJmNmJmZGE4MWM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MC8xMDc0OTM1Ny4yMDE2LjExMzk3OTYiLCJVcmlTdHJpbmciOiJodHRwczovL2RvaS5vcmcvMTAuMTA4MC8xMDc0OTM1Ny4yMDE2LjExMzk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0OjIxOjA5IiwiTW9kaWZpZWRCeSI6Il9TaWxrZSBXb2xmIiwiSWQiOiJjNDliYTQ1NS1hMzdiLTQ3M2MtYjZlMi0zNzk2NzdmNDA3NmYiLCJNb2RpZmllZE9uIjoiMjAyMC0wMy0xMFQxNDoyMTox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3MDk4ODE4IiwiVXJpU3RyaW5nIjoiaHR0cDovL3d3dy5uY2JpLm5sbS5uaWguZ292L3B1Ym1lZC8yNzA5ODgx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}</w:instrText>
                </w:r>
                <w:r w:rsidRPr="00325AB3">
                  <w:rPr>
                    <w:rFonts w:cs="Times New Roman"/>
                    <w:noProof/>
                    <w:szCs w:val="24"/>
                    <w:lang w:val="en-GB"/>
                  </w:rPr>
                  <w:fldChar w:fldCharType="separate"/>
                </w:r>
                <w:r w:rsidR="00F620CD" w:rsidRPr="00F620CD">
                  <w:rPr>
                    <w:rFonts w:cs="Times New Roman"/>
                    <w:noProof/>
                    <w:szCs w:val="24"/>
                    <w:lang w:val="en-GB"/>
                  </w:rPr>
                  <w:t>(11)</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5</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Kwakkel et al. 1999</w:t>
            </w:r>
            <w:r w:rsidR="00F620CD">
              <w:rPr>
                <w:rFonts w:cs="Times New Roman"/>
                <w:noProof/>
                <w:szCs w:val="24"/>
                <w:lang w:val="en-GB"/>
              </w:rPr>
              <w:t xml:space="preserve"> </w:t>
            </w:r>
            <w:sdt>
              <w:sdtPr>
                <w:rPr>
                  <w:rFonts w:cs="Times New Roman"/>
                  <w:noProof/>
                  <w:szCs w:val="24"/>
                  <w:lang w:val="en-GB"/>
                </w:rPr>
                <w:alias w:val="To edit, see citavi.com/edit"/>
                <w:tag w:val="CitaviPlaceholder#ee3dfe61-7bf3-4545-83b9-dad778ba3b6c"/>
                <w:id w:val="-1114596928"/>
                <w:placeholder>
                  <w:docPart w:val="885BE5C40B2B4D4D8746B0B23579DDB6"/>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hkMTYyLTM0OTgtNDAwZi04YmJkLWJhODk3ZjY2MDE5NiIsIlJhbmdlTGVuZ3RoIjo0LCJSZWZlcmVuY2VJZCI6IjQ3ZTFkMTYxLTQ4NjMtNGI2MS1hNmViLWVlMzZkYmUyOT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DQyMTMwMCIsIlVyaVN0cmluZyI6Imh0dHA6Ly93d3cubmNiaS5ubG0ubmloLmdvdi9wdWJtZWQvMTA0MjEzM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IxOjU3IiwiTW9kaWZpZWRCeSI6Il9TaWxrZSBXb2xmIiwiSWQiOiJhNmM2YThmMC1lODc3LTRlODEtYWZhMS0yYjAzZjU4YjkxYTYiLCJNb2RpZmllZE9uIjoiMjAyMC0wMy0xMFQxNDoyMjox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UzAxNDAtNjczNig5OCkwOTQ3Ny1YIiwiVXJpU3RyaW5nIjoiaHR0cHM6Ly9kb2kub3JnLzEwLjEwMTYvUzAxNDAtNjczNig5OCkwOTQ3Ny1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}</w:instrText>
                </w:r>
                <w:r w:rsidRPr="00325AB3">
                  <w:rPr>
                    <w:rFonts w:cs="Times New Roman"/>
                    <w:noProof/>
                    <w:szCs w:val="24"/>
                    <w:lang w:val="en-GB"/>
                  </w:rPr>
                  <w:fldChar w:fldCharType="separate"/>
                </w:r>
                <w:r w:rsidR="00F620CD" w:rsidRPr="00F620CD">
                  <w:rPr>
                    <w:rFonts w:cs="Times New Roman"/>
                    <w:noProof/>
                    <w:szCs w:val="24"/>
                    <w:lang w:val="en-GB"/>
                  </w:rPr>
                  <w:t>(12)</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Kwakkel et al. 2016</w:t>
            </w:r>
            <w:r w:rsidR="00F620CD">
              <w:rPr>
                <w:rFonts w:cs="Times New Roman"/>
                <w:noProof/>
                <w:szCs w:val="24"/>
                <w:lang w:val="en-GB"/>
              </w:rPr>
              <w:t xml:space="preserve"> </w:t>
            </w:r>
            <w:sdt>
              <w:sdtPr>
                <w:rPr>
                  <w:rFonts w:cs="Times New Roman"/>
                  <w:noProof/>
                  <w:szCs w:val="24"/>
                  <w:lang w:val="en-GB"/>
                </w:rPr>
                <w:alias w:val="To edit, see citavi.com/edit"/>
                <w:tag w:val="CitaviPlaceholder#72f53cf0-8ffa-48ff-940a-d07c0ca8eef2"/>
                <w:id w:val="-1152826963"/>
                <w:placeholder>
                  <w:docPart w:val="E9C44FF6773E4FF4873D54E3BC9F24A4"/>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jI3NDA1LWJiMTMtNGU4Yy1hOTNhLWVlMDU4MzFjYTBiNSIsIlJhbmdlTGVuZ3RoIjo0LCJSZWZlcmVuY2VJZCI6ImEzM2JkM2ViLTMwNDYtNDI2Zi04NzNkLWM3ZmIwYzY2Y2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1NDU5NjgzMTU2MjQ3ODQiLCJVcmlTdHJpbmciOiJodHRwczovL2RvaS5vcmcvMTAuMTE3Ny8xNTQ1OTY4MzE1NjI0Nzg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DoxMjowNSIsIk1vZGlmaWVkQnkiOiJfU2lsa2UgV29sZiIsIklkIjoiMzRlNDIyYzUtYzc4YS00YTNmLTllNjgtNDg4Y2YxNjgxOTYxIiwiTW9kaWZpZWRPbiI6IjIwMjAtMDMtMTBUMTQ6MTI6MTU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jc0NzEyOCIsIlVyaVN0cmluZyI6Imh0dHA6Ly93d3cubmNiaS5ubG0ubmloLmdvdi9wdWJtZWQvMjY3NDcxMj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}</w:instrText>
                </w:r>
                <w:r w:rsidRPr="00325AB3">
                  <w:rPr>
                    <w:rFonts w:cs="Times New Roman"/>
                    <w:noProof/>
                    <w:szCs w:val="24"/>
                    <w:lang w:val="en-GB"/>
                  </w:rPr>
                  <w:fldChar w:fldCharType="separate"/>
                </w:r>
                <w:r w:rsidR="00F620CD" w:rsidRPr="00F620CD">
                  <w:rPr>
                    <w:rFonts w:cs="Times New Roman"/>
                    <w:noProof/>
                    <w:szCs w:val="24"/>
                    <w:lang w:val="en-GB"/>
                  </w:rPr>
                  <w:t>(13)</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Lincoln et al. 1999</w:t>
            </w:r>
            <w:r w:rsidR="00F620CD">
              <w:rPr>
                <w:rFonts w:cs="Times New Roman"/>
                <w:noProof/>
                <w:szCs w:val="24"/>
                <w:lang w:val="en-GB"/>
              </w:rPr>
              <w:t xml:space="preserve"> </w:t>
            </w:r>
            <w:sdt>
              <w:sdtPr>
                <w:rPr>
                  <w:rFonts w:cs="Times New Roman"/>
                  <w:noProof/>
                  <w:szCs w:val="24"/>
                  <w:lang w:val="en-GB"/>
                </w:rPr>
                <w:alias w:val="To edit, see citavi.com/edit"/>
                <w:tag w:val="CitaviPlaceholder#43d147c3-44e0-452d-8a55-ece38886eda9"/>
                <w:id w:val="-587769000"/>
                <w:placeholder>
                  <w:docPart w:val="2EBA2536CDA34B559F88DA6D639D2BC4"/>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Tg0NThlLWQzNjQtNDZiYS04OTU3LTI3ZWMzZGI0NDc0ZSIsIlJhbmdlTGVuZ3RoIjo0LCJSZWZlcmVuY2VJZCI6IjQ0NThlYjE2LWMyYmYtNDUzZi05NzlkLWVlYjg4NDVjMTM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wNjY4NTQiLCJVcmlTdHJpbmciOiJodHRwOi8vd3d3Lm5jYmkubmxtLm5paC5nb3YvcHVibWVkLzEwMDY2OD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wMy0xMFQxNTowMDozMCIsIk1vZGlmaWVkQnkiOiJfU2lsa2UgV29sZiIsIklkIjoiNGQ1ODRmNjctNTU0OC00NGU5LTg2ZjItMTQxYWNjNTNiYTBiIiwiTW9kaWZpZWRPbiI6IjIwMjAtMDMtMTBUMTU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YxLzAxLnN0ci4zMC4zLjU3MyIsIlVyaVN0cmluZyI6Imh0dHBzOi8vZG9pLm9yZy8xMC4xMTYxLzAxLnN0ci4zMC4zLjU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}</w:instrText>
                </w:r>
                <w:r w:rsidRPr="00325AB3">
                  <w:rPr>
                    <w:rFonts w:cs="Times New Roman"/>
                    <w:noProof/>
                    <w:szCs w:val="24"/>
                    <w:lang w:val="en-GB"/>
                  </w:rPr>
                  <w:fldChar w:fldCharType="separate"/>
                </w:r>
                <w:r w:rsidR="00F620CD" w:rsidRPr="00F620CD">
                  <w:rPr>
                    <w:rFonts w:cs="Times New Roman"/>
                    <w:noProof/>
                    <w:szCs w:val="24"/>
                    <w:lang w:val="en-GB"/>
                  </w:rPr>
                  <w:t>(14)</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2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51</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23</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Lohse et al. 2016</w:t>
            </w:r>
            <w:sdt>
              <w:sdtPr>
                <w:rPr>
                  <w:rFonts w:cs="Times New Roman"/>
                  <w:noProof/>
                  <w:szCs w:val="24"/>
                  <w:lang w:val="en-GB"/>
                </w:rPr>
                <w:alias w:val="To edit, see citavi.com/edit"/>
                <w:tag w:val="CitaviPlaceholder#43ad21ed-3922-4453-8684-ffc55a89649b"/>
                <w:id w:val="-1928714294"/>
                <w:placeholder>
                  <w:docPart w:val="9534F12A7FF4477586BB49A81E26094D"/>
                </w:placeholder>
              </w:sdtPr>
              <w:sdtEndPr/>
              <w:sdtContent>
                <w:r w:rsidR="00F620CD">
                  <w:rPr>
                    <w:rFonts w:cs="Times New Roman"/>
                    <w:noProof/>
                    <w:szCs w:val="24"/>
                    <w:lang w:val="en-GB"/>
                  </w:rPr>
                  <w:t xml:space="preserve"> </w:t>
                </w:r>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ODkxNzQxLTlmYjUtNDEzMS04OTViLTQ2OGQ4MzVlMmZhMCIsIlJhbmdlTGVuZ3RoIjo0LCJSZWZlcmVuY2VJZCI6IjYyYjUxOTJmLTdjMzAtNDZlMy1iZDk1LWMyOGUwZDQ1ZjEw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1MDAzNjUwIiwiVXJpU3RyaW5nIjoiaHR0cHM6Ly93d3cubmNiaS5ubG0ubmloLmdvdi9wbWMvYXJ0aWNsZXMvUE1DNTAwMzY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lsa2UgV29sZiIsIkNyZWF0ZWRPbiI6IjIwMjAtMDMtMTBUMTU6MTk6MDIiLCJNb2RpZmllZEJ5IjoiX1NpbGtlIFdvbGYiLCJJZCI6IjcyNjU4NTJlLTJlZWQtNGQxYi1iNDQ2LTY3NTYyOTdiOWYwYSIsIk1vZGlmaWVkT24iOiIyMDIwLTAzLTEwVDE1OjE5OjE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FwbXIuMjAxNi4wMy4wMjEiLCJVcmlTdHJpbmciOiJodHRwczovL2RvaS5vcmcvMTAuMTAxNi9qLmFwbXIuMjAxNi4wMy4wM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E5OjAyIiwiTW9kaWZpZWRCeSI6Il9TaWxrZSBXb2xmIiwiSWQiOiI5MzVhZWNjNy1iOGYzLTQ4MjAtODk4MS1kZmI3NmE4NjliMzAiLCJNb2RpZmllZE9uIjoiMjAyMC0wMy0xMFQxNToxO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3MTA5MzI5IiwiVXJpU3RyaW5nIjoiaHR0cDovL3d3dy5uY2JpLm5sbS5uaWguZ292L3B1Ym1lZC8yNzEwOTMy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}</w:instrText>
                </w:r>
                <w:r w:rsidRPr="00325AB3">
                  <w:rPr>
                    <w:rFonts w:cs="Times New Roman"/>
                    <w:noProof/>
                    <w:szCs w:val="24"/>
                    <w:lang w:val="en-GB"/>
                  </w:rPr>
                  <w:fldChar w:fldCharType="separate"/>
                </w:r>
                <w:r w:rsidR="00F620CD" w:rsidRPr="00F620CD">
                  <w:rPr>
                    <w:rFonts w:cs="Times New Roman"/>
                    <w:noProof/>
                    <w:szCs w:val="24"/>
                    <w:lang w:val="en-GB"/>
                  </w:rPr>
                  <w:t>(15)</w:t>
                </w:r>
                <w:r w:rsidRPr="00325AB3">
                  <w:rPr>
                    <w:rFonts w:cs="Times New Roman"/>
                    <w:noProof/>
                    <w:szCs w:val="24"/>
                    <w:lang w:val="en-GB"/>
                  </w:rPr>
                  <w:fldChar w:fldCharType="end"/>
                </w:r>
              </w:sdtContent>
            </w:sdt>
            <w:r w:rsidRPr="00325AB3">
              <w:rPr>
                <w:rFonts w:cs="Times New Roman"/>
                <w:noProof/>
                <w:szCs w:val="24"/>
                <w:lang w:val="en-GB"/>
              </w:rPr>
              <w:t xml:space="preserve"> </w:t>
            </w:r>
            <w:r w:rsidRPr="00325AB3">
              <w:rPr>
                <w:rFonts w:eastAsia="Times New Roman" w:cs="Times New Roman"/>
                <w:noProof/>
                <w:szCs w:val="24"/>
                <w:lang w:val="en-GB"/>
              </w:rPr>
              <w:t>*</w:t>
            </w:r>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96</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43</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5</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5</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49</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62</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78</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79</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86</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87</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86</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85</w:t>
            </w: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Meyer et al. 2016</w:t>
            </w:r>
            <w:r w:rsidR="00F620CD">
              <w:rPr>
                <w:rFonts w:cs="Times New Roman"/>
                <w:noProof/>
                <w:szCs w:val="24"/>
                <w:lang w:val="en-GB"/>
              </w:rPr>
              <w:t xml:space="preserve"> </w:t>
            </w:r>
            <w:sdt>
              <w:sdtPr>
                <w:rPr>
                  <w:rFonts w:cs="Times New Roman"/>
                  <w:noProof/>
                  <w:szCs w:val="24"/>
                  <w:lang w:val="en-GB"/>
                </w:rPr>
                <w:alias w:val="To edit, see citavi.com/edit"/>
                <w:tag w:val="CitaviPlaceholder#141cabdf-6661-42fa-a813-72761a965f6f"/>
                <w:id w:val="-889497197"/>
                <w:placeholder>
                  <w:docPart w:val="17E213E1537143EEAAADCD9A1C2D18CE"/>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zQwMTBlLTM3MzYtNGM1OS1iMDEzLWNkM2YzNWFjNzJlMCIsIlJhbmdlTGVuZ3RoIjo0LCJSZWZlcmVuY2VJZCI6Ijc1YjFiMmM3LWRhZDYtNGY4Zi1iMTFhLWVkNzlhNjIxODh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TU0NTk2ODMxNTYyNDc3OSIsIlVyaVN0cmluZyI6Imh0dHBzOi8vZG9pLm9yZy8xMC4xMTc3LzE1NDU5NjgzMTU2MjQ3Nz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Q2OjU3IiwiTW9kaWZpZWRCeSI6Il9TaWxrZSBXb2xmIiwiSWQiOiJmZjNiMDQ3OC0wNzA3LTQ5NmQtOWYxNy0wYzhiNGY3ZDQxMzEiLCJNb2RpZmllZE9uIjoiMjAyMC0wMy0xMFQxNTo0NzowO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2NzE5MzUyIiwiVXJpU3RyaW5nIjoiaHR0cDovL3d3dy5uY2JpLm5sbS5uaWguZ292L3B1Ym1lZC8yNjcxOTM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}</w:instrText>
                </w:r>
                <w:r w:rsidRPr="00325AB3">
                  <w:rPr>
                    <w:rFonts w:cs="Times New Roman"/>
                    <w:noProof/>
                    <w:szCs w:val="24"/>
                    <w:lang w:val="en-GB"/>
                  </w:rPr>
                  <w:fldChar w:fldCharType="separate"/>
                </w:r>
                <w:r w:rsidR="00F620CD" w:rsidRPr="00F620CD">
                  <w:rPr>
                    <w:rFonts w:cs="Times New Roman"/>
                    <w:noProof/>
                    <w:szCs w:val="24"/>
                    <w:lang w:val="en-GB"/>
                  </w:rPr>
                  <w:t>(16)</w:t>
                </w:r>
                <w:r w:rsidRPr="00325AB3">
                  <w:rPr>
                    <w:rFonts w:cs="Times New Roman"/>
                    <w:noProof/>
                    <w:szCs w:val="24"/>
                    <w:lang w:val="en-GB"/>
                  </w:rPr>
                  <w:fldChar w:fldCharType="end"/>
                </w:r>
              </w:sdtContent>
            </w:sdt>
            <w:r w:rsidRPr="00325AB3">
              <w:rPr>
                <w:rFonts w:cs="Times New Roman"/>
                <w:noProof/>
                <w:szCs w:val="24"/>
                <w:lang w:val="en-GB"/>
              </w:rPr>
              <w:t xml:space="preserve"> </w:t>
            </w:r>
            <w:r w:rsidRPr="00325AB3">
              <w:rPr>
                <w:rFonts w:eastAsia="Times New Roman" w:cs="Times New Roman"/>
                <w:noProof/>
                <w:szCs w:val="24"/>
                <w:lang w:val="en-GB"/>
              </w:rPr>
              <w:t>*</w:t>
            </w:r>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74</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1</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62</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87</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3</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Morris et al. 2008</w:t>
            </w:r>
            <w:sdt>
              <w:sdtPr>
                <w:rPr>
                  <w:rFonts w:cs="Times New Roman"/>
                  <w:noProof/>
                  <w:szCs w:val="24"/>
                  <w:lang w:val="en-GB"/>
                </w:rPr>
                <w:alias w:val="To edit, see citavi.com/edit"/>
                <w:tag w:val="CitaviPlaceholder#05043b29-bd5c-48fc-ae08-05beca2ee5e2"/>
                <w:id w:val="-1117061886"/>
                <w:placeholder>
                  <w:docPart w:val="CE6707A0BBF24DC5BEA2D05FCF4DC4FF"/>
                </w:placeholder>
              </w:sdtPr>
              <w:sdtEndPr/>
              <w:sdtContent>
                <w:r w:rsidR="00F620CD">
                  <w:rPr>
                    <w:rFonts w:cs="Times New Roman"/>
                    <w:noProof/>
                    <w:szCs w:val="24"/>
                    <w:lang w:val="en-GB"/>
                  </w:rPr>
                  <w:t xml:space="preserve"> </w:t>
                </w:r>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OWRlMjZhLTU3YzUtNGMxMi04M2U0LTQ1YTgxYTQ5ZjFiMSIsIlJhbmdlTGVuZ3RoIjo0LCJSZWZlcmVuY2VJZCI6Ijc1YjFiMmM3LWRhZDYtNGY4Zi1iMTFhLWVkNzlhNjIxODh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TU0NTk2ODMxNTYyNDc3OSIsIlVyaVN0cmluZyI6Imh0dHBzOi8vZG9pLm9yZy8xMC4xMTc3LzE1NDU5NjgzMTU2MjQ3Nz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Q2OjU3IiwiTW9kaWZpZWRCeSI6Il9TaWxrZSBXb2xmIiwiSWQiOiJmZjNiMDQ3OC0wNzA3LTQ5NmQtOWYxNy0wYzhiNGY3ZDQxMzEiLCJNb2RpZmllZE9uIjoiMjAyMC0wMy0xMFQxNTo0NzowO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2NzE5MzUyIiwiVXJpU3RyaW5nIjoiaHR0cDovL3d3dy5uY2JpLm5sbS5uaWguZ292L3B1Ym1lZC8yNjcxOTM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}</w:instrText>
                </w:r>
                <w:r w:rsidRPr="00325AB3">
                  <w:rPr>
                    <w:rFonts w:cs="Times New Roman"/>
                    <w:noProof/>
                    <w:szCs w:val="24"/>
                    <w:lang w:val="en-GB"/>
                  </w:rPr>
                  <w:fldChar w:fldCharType="separate"/>
                </w:r>
                <w:r w:rsidR="00F620CD" w:rsidRPr="00F620CD">
                  <w:rPr>
                    <w:rFonts w:cs="Times New Roman"/>
                    <w:noProof/>
                    <w:szCs w:val="24"/>
                    <w:lang w:val="en-GB"/>
                  </w:rPr>
                  <w:t>(16)</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8</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20</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Nadeau et al. 2014</w:t>
            </w:r>
            <w:r w:rsidR="00F620CD">
              <w:rPr>
                <w:rFonts w:cs="Times New Roman"/>
                <w:noProof/>
                <w:szCs w:val="24"/>
                <w:lang w:val="en-GB"/>
              </w:rPr>
              <w:t xml:space="preserve"> </w:t>
            </w:r>
            <w:sdt>
              <w:sdtPr>
                <w:rPr>
                  <w:rFonts w:cs="Times New Roman"/>
                  <w:noProof/>
                  <w:szCs w:val="24"/>
                  <w:lang w:val="en-GB"/>
                </w:rPr>
                <w:alias w:val="To edit, see citavi.com/edit"/>
                <w:tag w:val="CitaviPlaceholder#2e449e2d-ff8d-4fae-8341-ce0f6fe3f257"/>
                <w:id w:val="-1524006365"/>
                <w:placeholder>
                  <w:docPart w:val="E2551B2A571343FD95F7CA6B5A5F6D01"/>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WM3ZGNlLWFmYjMtNDJjNi04MmM0LTIwOTYyMDljYmJlMiIsIlJhbmdlTGVuZ3RoIjo0LCJSZWZlcmVuY2VJZCI6IjU5MmIwZjE2LTllMGMtNDZhZC1hYzMzLTFhNzllZDViOGN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c0Ny00OTQ5LjIwMTIuMDA5MjAueCIsIlVyaVN0cmluZyI6Imh0dHBzOi8vZG9pLm9yZy8xMC4xMTExL2ouMTc0Ny00OTQ5LjIwMTIuMDA5MjA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U6NDg6NDIiLCJNb2RpZmllZEJ5IjoiX1NpbGtlIFdvbGYiLCJJZCI6IjAyZjUxYzE3LWUwNmItNDBmNy1iYzUzLTM1MTU2ZjBhZmYxZiIsIk1vZGlmaWVkT24iOiIyMDIwLTAzLTEwVDE1OjQ4OjU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zU1NjM3MCIsIlVyaVN0cmluZyI6Imh0dHBzOi8vd3d3Lm5jYmkubmxtLm5paC5nb3YvcG1jL2FydGljbGVzL1BNQzM1NTYz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pbGtlIFdvbGYiLCJDcmVhdGVkT24iOiIyMDIwLTAzLTEwVDE1OjQ4OjQyIiwiTW9kaWZpZWRCeSI6Il9TaWxrZSBXb2xmIiwiSWQiOiI4NjE1ZGNiMC0wN2M5LTRhZDQtYTJlOC02NTBhMzBjZGU3OTAiLCJNb2RpZmllZE9uIjoiMjAyMC0wMy0xMFQxNTo0ODo1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zMDg4MzUwIiwiVXJpU3RyaW5nIjoiaHR0cDovL3d3dy5uY2JpLm5sbS5uaWguZ292L3B1Ym1lZC8yMzA4ODM1M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}</w:instrText>
                </w:r>
                <w:r w:rsidRPr="00325AB3">
                  <w:rPr>
                    <w:rFonts w:cs="Times New Roman"/>
                    <w:noProof/>
                    <w:szCs w:val="24"/>
                    <w:lang w:val="en-GB"/>
                  </w:rPr>
                  <w:fldChar w:fldCharType="separate"/>
                </w:r>
                <w:r w:rsidR="00F620CD">
                  <w:rPr>
                    <w:rFonts w:cs="Times New Roman"/>
                    <w:noProof/>
                    <w:szCs w:val="24"/>
                    <w:lang w:val="en-GB"/>
                  </w:rPr>
                  <w:t>(18)</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Opheim et al. 2014</w:t>
            </w:r>
            <w:r w:rsidR="00F620CD">
              <w:rPr>
                <w:rFonts w:cs="Times New Roman"/>
                <w:noProof/>
                <w:szCs w:val="24"/>
                <w:lang w:val="en-GB"/>
              </w:rPr>
              <w:t xml:space="preserve"> </w:t>
            </w:r>
            <w:sdt>
              <w:sdtPr>
                <w:rPr>
                  <w:rFonts w:cs="Times New Roman"/>
                  <w:noProof/>
                  <w:szCs w:val="24"/>
                  <w:lang w:val="en-GB"/>
                </w:rPr>
                <w:alias w:val="To edit, see citavi.com/edit"/>
                <w:tag w:val="CitaviPlaceholder#bf6a71a1-79bd-4b4e-bfa8-7406ba966848"/>
                <w:id w:val="-810403262"/>
                <w:placeholder>
                  <w:docPart w:val="6B970C6E284A4FE688FACB9E2211398A"/>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NWQ3LTYwNzYtNGU5ZC1hMTA5LWE1ZjU2MWIyZjk3NSIsIlJhbmdlTGVuZ3RoIjo0LCJSZWZlcmVuY2VJZCI6IjNmNzRhYjFiLTJlOGItNGFmYy1iN2MwLWY4MWRkNTUwNWI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TE4MDgzOCIsIlVyaVN0cmluZyI6Imh0dHA6Ly93d3cubmNiaS5ubG0ubmloLmdvdi9wdWJtZWQvMjUxODA4M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1OjQ5OjE4IiwiTW9kaWZpZWRCeSI6Il9TaWxrZSBXb2xmIiwiSWQiOiIwNDJlMGY3OC1lYWNjLTQ3YTUtYWFiYi0yYzRhNzVhYmVhMzAiLCJNb2RpZmllZE9uIjoiMjAyMC0wMy0xMFQxNTo0OToy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cvUEhNLjAwMDAwMDAwMDAwMDAxNTciLCJVcmlTdHJpbmciOiJodHRwczovL2RvaS5vcmcvMTAuMTA5Ny9QSE0uMDAwMDAwMDAwMDAwMDE1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}</w:instrText>
                </w:r>
                <w:r w:rsidRPr="00325AB3">
                  <w:rPr>
                    <w:rFonts w:cs="Times New Roman"/>
                    <w:noProof/>
                    <w:szCs w:val="24"/>
                    <w:lang w:val="en-GB"/>
                  </w:rPr>
                  <w:fldChar w:fldCharType="separate"/>
                </w:r>
                <w:r w:rsidR="00F620CD">
                  <w:rPr>
                    <w:rFonts w:cs="Times New Roman"/>
                    <w:noProof/>
                    <w:szCs w:val="24"/>
                    <w:lang w:val="en-GB"/>
                  </w:rPr>
                  <w:t>(19)</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3</w:t>
            </w: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Rodgers et al. 2003</w:t>
            </w:r>
            <w:r w:rsidR="00F620CD">
              <w:rPr>
                <w:rFonts w:cs="Times New Roman"/>
                <w:noProof/>
                <w:szCs w:val="24"/>
                <w:lang w:val="en-GB"/>
              </w:rPr>
              <w:t xml:space="preserve"> </w:t>
            </w:r>
            <w:sdt>
              <w:sdtPr>
                <w:rPr>
                  <w:rFonts w:cs="Times New Roman"/>
                  <w:noProof/>
                  <w:szCs w:val="24"/>
                  <w:lang w:val="en-GB"/>
                </w:rPr>
                <w:alias w:val="To edit, see citavi.com/edit"/>
                <w:tag w:val="CitaviPlaceholder#aca21589-3a32-473a-842c-49e02518572f"/>
                <w:id w:val="1145784681"/>
                <w:placeholder>
                  <w:docPart w:val="F9C2FD94731D4F07B9AB4D38646BB747"/>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DE2ZTUwLTVhYWItNDI5YS1iYWM5LWRiOTk5Njg2M2Y2YiIsIlJhbmdlTGVuZ3RoIjo0LCJSZWZlcmVuY2VJZCI6ImM2ZWVlOWQzLTllNDYtNDY4ZS05MmZmLTJiZDA3MjI0YTR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5MS8wMjY5MjE1NTAzY3I2NTJvYSIsIlVyaVN0cmluZyI6Imh0dHBzOi8vZG9pLm9yZy8xMC4xMTkxLzAyNjkyMTU1MDNjcjY1Mm9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To1MTo1MiIsIk1vZGlmaWVkQnkiOiJfU2lsa2UgV29sZiIsIklkIjoiY2NlZmE2YjEtZjU2ZS00MjE4LWI2OGYtNDg2NTg5ZmQ5Nzk2IiwiTW9kaWZpZWRPbiI6IjIwMjAtMDMtMTBUMTU6NTI6M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jk3MTcwMiIsIlVyaVN0cmluZyI6Imh0dHA6Ly93d3cubmNiaS5ubG0ubmloLmdvdi9wdWJtZWQvMTI5NzE3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}</w:instrText>
                </w:r>
                <w:r w:rsidRPr="00325AB3">
                  <w:rPr>
                    <w:rFonts w:cs="Times New Roman"/>
                    <w:noProof/>
                    <w:szCs w:val="24"/>
                    <w:lang w:val="en-GB"/>
                  </w:rPr>
                  <w:fldChar w:fldCharType="separate"/>
                </w:r>
                <w:r w:rsidR="00F620CD">
                  <w:rPr>
                    <w:rFonts w:cs="Times New Roman"/>
                    <w:noProof/>
                    <w:szCs w:val="24"/>
                    <w:lang w:val="en-GB"/>
                  </w:rPr>
                  <w:t>(20)</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15</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41</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Rodgers et al. 2019</w:t>
            </w:r>
            <w:r w:rsidR="00F620CD">
              <w:rPr>
                <w:rFonts w:cs="Times New Roman"/>
                <w:noProof/>
                <w:szCs w:val="24"/>
                <w:lang w:val="en-GB"/>
              </w:rPr>
              <w:t xml:space="preserve"> </w:t>
            </w:r>
            <w:sdt>
              <w:sdtPr>
                <w:rPr>
                  <w:rFonts w:cs="Times New Roman"/>
                  <w:noProof/>
                  <w:szCs w:val="24"/>
                  <w:lang w:val="en-GB"/>
                </w:rPr>
                <w:alias w:val="To edit, see citavi.com/edit"/>
                <w:tag w:val="CitaviPlaceholder#69ce81ff-b0f1-4e6b-9156-6024b633a767"/>
                <w:id w:val="-1973737297"/>
                <w:placeholder>
                  <w:docPart w:val="D9A00F1017794817ADD934433A4B1376"/>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E2MDRlLTBhNGUtNDQzMS05NGMzLWRiZGQ1YjE0NGZlZSIsIlJhbmdlTGVuZ3RoIjo0LCJSZWZlcmVuY2VJZCI6IjIyNmYyNzBjLTg3OGQtNDIzNy05NDg3LTQyMDhjMmIxYzY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TMDE0MC02NzM2KDE5KTMxMDU1LTQiLCJVcmlTdHJpbmciOiJodHRwczovL2RvaS5vcmcvMTAuMTAxNi9TMDE0MC02NzM2KDE5KTMxMDU1LT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}</w:instrText>
                </w:r>
                <w:r w:rsidRPr="00325AB3">
                  <w:rPr>
                    <w:rFonts w:cs="Times New Roman"/>
                    <w:noProof/>
                    <w:szCs w:val="24"/>
                    <w:lang w:val="en-GB"/>
                  </w:rPr>
                  <w:fldChar w:fldCharType="separate"/>
                </w:r>
                <w:r w:rsidR="00F620CD">
                  <w:rPr>
                    <w:rFonts w:cs="Times New Roman"/>
                    <w:noProof/>
                    <w:szCs w:val="24"/>
                    <w:lang w:val="en-GB"/>
                  </w:rPr>
                  <w:t>(21)</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eastAsia="Times New Roman" w:cs="Times New Roman"/>
                <w:b/>
                <w:bCs/>
                <w:color w:val="434343"/>
                <w:szCs w:val="24"/>
              </w:rPr>
            </w:pPr>
            <w:r w:rsidRPr="00325AB3">
              <w:rPr>
                <w:rFonts w:cs="Times New Roman"/>
                <w:noProof/>
                <w:szCs w:val="24"/>
                <w:lang w:val="en-GB"/>
              </w:rPr>
              <w:t>Saposnik et al. 2016</w:t>
            </w:r>
            <w:r w:rsidR="00F620CD">
              <w:rPr>
                <w:rFonts w:cs="Times New Roman"/>
                <w:noProof/>
                <w:szCs w:val="24"/>
                <w:lang w:val="en-GB"/>
              </w:rPr>
              <w:t xml:space="preserve"> </w:t>
            </w:r>
            <w:sdt>
              <w:sdtPr>
                <w:rPr>
                  <w:rFonts w:cs="Times New Roman"/>
                  <w:noProof/>
                  <w:szCs w:val="24"/>
                  <w:lang w:val="en-GB"/>
                </w:rPr>
                <w:alias w:val="To edit, see citavi.com/edit"/>
                <w:tag w:val="CitaviPlaceholder#2c290e51-5134-4076-8361-f9f78386a223"/>
                <w:id w:val="91061657"/>
                <w:placeholder>
                  <w:docPart w:val="64859CF2A26B4382AF21718071A8FDDE"/>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Tc3NDZlLTBmNTgtNGVhMS1hZmU5LWNiNDVlYTM3YTY2MyIsIlJhbmdlTGVuZ3RoIjo0LCJSZWZlcmVuY2VJZCI6ImNiNmQ2Yzg3LTBjMzUtNDIzOC05OTE1LTZmNTZhMDcwYmF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UzE0NzQtNDQyMigxNikzMDEyMS0xIiwiVXJpU3RyaW5nIjoiaHR0cHM6Ly9kb2kub3JnLzEwLjEwMTYvUzE0NzQtNDQyMigxNikzMDEyMS0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}</w:instrText>
                </w:r>
                <w:r w:rsidRPr="00325AB3">
                  <w:rPr>
                    <w:rFonts w:cs="Times New Roman"/>
                    <w:noProof/>
                    <w:szCs w:val="24"/>
                    <w:lang w:val="en-GB"/>
                  </w:rPr>
                  <w:fldChar w:fldCharType="separate"/>
                </w:r>
                <w:r w:rsidR="00F620CD">
                  <w:rPr>
                    <w:rFonts w:cs="Times New Roman"/>
                    <w:noProof/>
                    <w:szCs w:val="24"/>
                    <w:lang w:val="en-GB"/>
                  </w:rPr>
                  <w:t>(22)</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14</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cs="Times New Roman"/>
                <w:noProof/>
                <w:szCs w:val="24"/>
                <w:lang w:val="en-GB"/>
              </w:rPr>
            </w:pPr>
            <w:r w:rsidRPr="00325AB3">
              <w:rPr>
                <w:rFonts w:cs="Times New Roman"/>
                <w:noProof/>
                <w:szCs w:val="24"/>
                <w:lang w:val="en-GB"/>
              </w:rPr>
              <w:t>van Vliet et al. 2005</w:t>
            </w:r>
            <w:r w:rsidR="00F620CD">
              <w:rPr>
                <w:rFonts w:cs="Times New Roman"/>
                <w:noProof/>
                <w:szCs w:val="24"/>
                <w:lang w:val="en-GB"/>
              </w:rPr>
              <w:t xml:space="preserve"> </w:t>
            </w:r>
            <w:sdt>
              <w:sdtPr>
                <w:rPr>
                  <w:rFonts w:cs="Times New Roman"/>
                  <w:noProof/>
                  <w:szCs w:val="24"/>
                  <w:lang w:val="en-GB"/>
                </w:rPr>
                <w:alias w:val="To edit, see citavi.com/edit"/>
                <w:tag w:val="CitaviPlaceholder#3e90d9d1-f90a-4338-a4b7-71c4c9986bc2"/>
                <w:id w:val="-1618052118"/>
                <w:placeholder>
                  <w:docPart w:val="B2DC0E7E30E6416E82216AC16A460676"/>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GIzOWNmLWM1MWItNDQ3Ny05YmNmLTMzMTI5YzM4MTRmNSIsIlJhbmdlTGVuZ3RoIjo0LCJSZWZlcmVuY2VJZCI6ImNjYTFiN2YwLWZhMTItNDIxMC05NGJkLTg2NzU1MzMzZjQ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E3Mzk1OTgiLCJVcmlTdHJpbmciOiJodHRwczovL3d3dy5uY2JpLm5sbS5uaWguZ292L3BtYy9hcnRpY2xlcy9QTUMxNzM5NTk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xMFQxNTo1NToyNiIsIk1vZGlmaWVkQnkiOiJfU2lsa2UgV29sZiIsIklkIjoiOTM4OGI5NDUtYzQ1My00YTEzLTkyYzQtNDRmMjI5ZDJlZDEwIiwiTW9kaWZpZWRPbiI6IjIwMjAtMDMtMTBUMTU6NTU6MzE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c3NDQzNSIsIlVyaVN0cmluZyI6Imh0dHA6Ly93d3cubmNiaS5ubG0ubmloLmdvdi9wdWJtZWQvMTU3NzQ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EwVDE1OjU1OjI2IiwiTW9kaWZpZWRCeSI6Il9TaWxrZSBXb2xmIiwiSWQiOiIxYzhlYjQ4Yy1jMTk4LTRkOWUtYTAxYi04YmU0NzBlYzVhNWQiLCJNb2RpZmllZE9uIjoiMjAyMC0wMy0xMFQxNTo1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am5ucC4yMDA0LjA0MDQzNiIsIlVyaVN0cmluZyI6Imh0dHBzOi8vZG9pLm9yZy8xMC4xMTM2L2pubnAuMjAwNC4wNDA0M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}</w:instrText>
                </w:r>
                <w:r w:rsidRPr="00325AB3">
                  <w:rPr>
                    <w:rFonts w:cs="Times New Roman"/>
                    <w:noProof/>
                    <w:szCs w:val="24"/>
                    <w:lang w:val="en-GB"/>
                  </w:rPr>
                  <w:fldChar w:fldCharType="separate"/>
                </w:r>
                <w:r w:rsidR="00F620CD">
                  <w:rPr>
                    <w:rFonts w:cs="Times New Roman"/>
                    <w:noProof/>
                    <w:szCs w:val="24"/>
                    <w:lang w:val="en-GB"/>
                  </w:rPr>
                  <w:t>(23)</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9</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14</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12</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cs="Times New Roman"/>
                <w:noProof/>
                <w:szCs w:val="24"/>
                <w:lang w:val="en-GB"/>
              </w:rPr>
            </w:pPr>
            <w:r w:rsidRPr="00325AB3">
              <w:rPr>
                <w:rFonts w:cs="Times New Roman"/>
                <w:noProof/>
                <w:szCs w:val="24"/>
                <w:lang w:val="en-GB"/>
              </w:rPr>
              <w:t>Veerbeek et al. 2018</w:t>
            </w:r>
            <w:r w:rsidR="00F620CD">
              <w:rPr>
                <w:rFonts w:cs="Times New Roman"/>
                <w:noProof/>
                <w:szCs w:val="24"/>
                <w:lang w:val="en-GB"/>
              </w:rPr>
              <w:t xml:space="preserve"> </w:t>
            </w:r>
            <w:sdt>
              <w:sdtPr>
                <w:rPr>
                  <w:rFonts w:cs="Times New Roman"/>
                  <w:noProof/>
                  <w:szCs w:val="24"/>
                  <w:lang w:val="en-GB"/>
                </w:rPr>
                <w:alias w:val="To edit, see citavi.com/edit"/>
                <w:tag w:val="CitaviPlaceholder#220dd980-6c07-41a5-b3e2-46bea2f82cd3"/>
                <w:id w:val="611097083"/>
                <w:placeholder>
                  <w:docPart w:val="43F2EDBE209D4CAC90F78B07F25E28FC"/>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WU0NjBmLWM1NWUtNGQ0OS05Yzc5LWVlN2M0M2NmZmRiNyIsIlJhbmdlTGVuZ3RoIjo0LCJSZWZlcmVuY2VJZCI6IjRlOTQyYjhhLWQyMjEtNDVkZC05ZTk3LWRhOTRmNWVmMzB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zY2MDk2IiwiVXJpU3RyaW5nIjoiaHR0cHM6Ly93d3cubmNiaS5ubG0ubmloLmdvdi9wbWMvYXJ0aWNsZXMvUE1DNTc2NjA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lsa2UgV29sZiIsIkNyZWF0ZWRPbiI6IjIwMjAtMDMtMTBUMTU6NTY6MzAiLCJNb2RpZmllZEJ5IjoiX1NpbGtlIFdvbGYiLCJJZCI6IjljNWY4M2QwLTFiN2UtNGQ3MC1iMDI0LTJlMTI0Mzg1NDE4YSIsIk1vZGlmaWVkT24iOiIyMDIwLTAzLTEwVDE1OjU2OjM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kzMjkyODYiLCJVcmlTdHJpbmciOiJodHRwOi8vd3d3Lm5jYmkubmxtLm5paC5nb3YvcHVibWVkLzI5MzI5Mjg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wMy0xMFQxNTo1NjozMCIsIk1vZGlmaWVkQnkiOiJfU2lsa2UgV29sZiIsIklkIjoiNDZlOWUzYTQtNTk0Ni00OTk4LWE0N2YtNDRiMjg2MzcwOTY4IiwiTW9kaWZpZWRPbiI6IjIwMjAtMDMtMTBUMTU6NTY6Mz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cxL2pvdXJuYWwucG9uZS4wMTg5Mjc5IiwiVXJpU3RyaW5nIjoiaHR0cHM6Ly9kb2kub3JnLzEwLjEzNzEvam91cm5hbC5wb25lLjAxODkyNz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}</w:instrText>
                </w:r>
                <w:r w:rsidRPr="00325AB3">
                  <w:rPr>
                    <w:rFonts w:cs="Times New Roman"/>
                    <w:noProof/>
                    <w:szCs w:val="24"/>
                    <w:lang w:val="en-GB"/>
                  </w:rPr>
                  <w:fldChar w:fldCharType="separate"/>
                </w:r>
                <w:r w:rsidR="00F620CD">
                  <w:rPr>
                    <w:rFonts w:cs="Times New Roman"/>
                    <w:noProof/>
                    <w:szCs w:val="24"/>
                    <w:lang w:val="en-GB"/>
                  </w:rPr>
                  <w:t>(24)</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cs="Times New Roman"/>
                <w:noProof/>
                <w:szCs w:val="24"/>
                <w:lang w:val="en-GB"/>
              </w:rPr>
            </w:pPr>
            <w:r w:rsidRPr="00325AB3">
              <w:rPr>
                <w:rFonts w:cs="Times New Roman"/>
                <w:noProof/>
                <w:szCs w:val="24"/>
                <w:lang w:val="en-GB"/>
              </w:rPr>
              <w:t>Wang et al. 2020</w:t>
            </w:r>
            <w:r w:rsidR="00F620CD">
              <w:rPr>
                <w:rFonts w:cs="Times New Roman"/>
                <w:noProof/>
                <w:szCs w:val="24"/>
                <w:lang w:val="en-GB"/>
              </w:rPr>
              <w:t xml:space="preserve"> </w:t>
            </w:r>
            <w:sdt>
              <w:sdtPr>
                <w:rPr>
                  <w:rFonts w:cs="Times New Roman"/>
                  <w:noProof/>
                  <w:szCs w:val="24"/>
                  <w:lang w:val="en-GB"/>
                </w:rPr>
                <w:alias w:val="To edit, see citavi.com/edit"/>
                <w:tag w:val="CitaviPlaceholder#e7a0dbb2-0483-4297-90fd-c28553139daa"/>
                <w:id w:val="-1994166840"/>
                <w:placeholder>
                  <w:docPart w:val="0BA898283A3F4904BAA8DECD9CC39538"/>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DUyNjU3LWY0NDUtNDE5ZS1iNDg4LWEyOGJiNjhmZWRlYSIsIlJhbmdlTGVuZ3RoIjo0LCJSZWZlcmVuY2VJZCI6IjFiNDEyMmUyLWEzNWMtNDE5Yi04NjI4LTFhMTU0MmRkODd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IxNDcwODIiLCJVcmlTdHJpbmciOiJodHRwOi8vd3d3Lm5jYmkubmxtLm5paC5nb3YvcHVibWVkLzMyMTQ3MDg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xrZSBXb2xmIiwiQ3JlYXRlZE9uIjoiMjAyMC0xMS0xOVQxMDoxNTozMyIsIk1vZGlmaWVkQnkiOiJfU2lsa2UgV29sZiIsIklkIjoiZTYyN2ZhYWQtY2MwOS00MTRkLWE3ZjMtODdmZjE0ZWI1MmQ3IiwiTW9kaWZpZWRPbiI6IjIwMjAtMTEtMTlUMTA6MTU6Mz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Y3RpbS4yMDE5LjEwMjI5NiIsIlVyaVN0cmluZyI6Imh0dHBzOi8vZG9pLm9yZy8xMC4xMDE2L2ouY3RpbS4yMDE5LjEwMjI5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}</w:instrText>
                </w:r>
                <w:r w:rsidRPr="00325AB3">
                  <w:rPr>
                    <w:rFonts w:cs="Times New Roman"/>
                    <w:noProof/>
                    <w:szCs w:val="24"/>
                    <w:lang w:val="en-GB"/>
                  </w:rPr>
                  <w:fldChar w:fldCharType="separate"/>
                </w:r>
                <w:r w:rsidR="00F620CD">
                  <w:rPr>
                    <w:rFonts w:cs="Times New Roman"/>
                    <w:noProof/>
                    <w:szCs w:val="24"/>
                    <w:lang w:val="en-GB"/>
                  </w:rPr>
                  <w:t>(25)</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cs="Times New Roman"/>
                <w:noProof/>
                <w:szCs w:val="24"/>
                <w:lang w:val="en-GB"/>
              </w:rPr>
            </w:pPr>
            <w:r w:rsidRPr="00325AB3">
              <w:rPr>
                <w:rFonts w:cs="Times New Roman"/>
                <w:noProof/>
                <w:szCs w:val="24"/>
                <w:lang w:val="en-GB"/>
              </w:rPr>
              <w:t>Wilson et al. 2016</w:t>
            </w:r>
            <w:r w:rsidR="00F620CD">
              <w:rPr>
                <w:rFonts w:cs="Times New Roman"/>
                <w:noProof/>
                <w:szCs w:val="24"/>
                <w:lang w:val="en-GB"/>
              </w:rPr>
              <w:t xml:space="preserve"> </w:t>
            </w:r>
            <w:sdt>
              <w:sdtPr>
                <w:rPr>
                  <w:rFonts w:cs="Times New Roman"/>
                  <w:noProof/>
                  <w:szCs w:val="24"/>
                  <w:lang w:val="en-GB"/>
                </w:rPr>
                <w:alias w:val="To edit, see citavi.com/edit"/>
                <w:tag w:val="CitaviPlaceholder#563ae654-7223-4d54-b928-efe7b228824a"/>
                <w:id w:val="-128168908"/>
                <w:placeholder>
                  <w:docPart w:val="D9DD5AE5E9F04EC29710BBD3CD96736D"/>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DQ0YzRiLTFmN2UtNDQyMi04NzU4LWYyMjMxMDdlOGJkMyIsIlJhbmdlTGVuZ3RoIjo0LCJSZWZlcmVuY2VJZCI6IjRlMWJhN2E5LTdjNmQtNDVjNC1iMDAwLTExNTgyMmFmZGEz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zIyNTk3NyIsIlVyaVN0cmluZyI6Imh0dHA6Ly93d3cubmNiaS5ubG0ubmloLmdvdi9wdWJtZWQvMjcyMjU5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GtlIFdvbGYiLCJDcmVhdGVkT24iOiIyMDIwLTAzLTI0VDEzOjM3OjU0IiwiTW9kaWZpZWRCeSI6Il9TaWxrZSBXb2xmIiwiSWQiOiIwMGI0ODZjOS0wYTU1LTQ0MjMtYWUxNi03MTVkZDY1NmJiOTYiLCJNb2RpZmllZE9uIjoiMjAyMC0wMy0yNFQxMzozODoz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TU0NTk2ODMxNjY1MDI3OCIsIlVyaVN0cmluZyI6Imh0dHBzOi8vZG9pLm9yZy8xMC4xMTc3LzE1NDU5NjgzMTY2NTAy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GtlIFdvbGYiLCJDcmVhdGVkT24iOiIyMDIwLTAzLTI0VDEzOjM3OjU0IiwiTW9kaWZpZWRCeSI6Il9TaWxrZSBXb2xmIiwiSWQiOiJmMjA4MTRlMi1jZGYxLTRlMzktYTBkNS04OGZiYzk2MTE5NjIiLCJNb2RpZmllZE9uIjoiMjAyMC0wMy0yNFQxMzozOD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UwNDg0ODciLCJVcmlTdHJpbmciOiJodHRwczovL3d3dy5uY2JpLm5sbS5uaWguZ292L3BtYy9hcnRpY2xlcy9QTUM1MDQ4ND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}</w:instrText>
                </w:r>
                <w:r w:rsidRPr="00325AB3">
                  <w:rPr>
                    <w:rFonts w:cs="Times New Roman"/>
                    <w:noProof/>
                    <w:szCs w:val="24"/>
                    <w:lang w:val="en-GB"/>
                  </w:rPr>
                  <w:fldChar w:fldCharType="separate"/>
                </w:r>
                <w:r w:rsidR="00F620CD">
                  <w:rPr>
                    <w:rFonts w:cs="Times New Roman"/>
                    <w:noProof/>
                    <w:szCs w:val="24"/>
                    <w:lang w:val="en-GB"/>
                  </w:rPr>
                  <w:t>(26)</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13</w:t>
            </w: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17</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25</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30</w:t>
            </w:r>
          </w:p>
        </w:tc>
      </w:tr>
      <w:tr w:rsidR="00AC3E00" w:rsidRPr="00325AB3" w:rsidTr="00A72A24">
        <w:trPr>
          <w:trHeight w:val="204"/>
        </w:trPr>
        <w:tc>
          <w:tcPr>
            <w:tcW w:w="0" w:type="auto"/>
            <w:shd w:val="clear" w:color="auto" w:fill="auto"/>
            <w:tcMar>
              <w:top w:w="100" w:type="dxa"/>
              <w:left w:w="100" w:type="dxa"/>
              <w:bottom w:w="100" w:type="dxa"/>
              <w:right w:w="100" w:type="dxa"/>
            </w:tcMar>
            <w:vAlign w:val="center"/>
          </w:tcPr>
          <w:p w:rsidR="00AC3E00" w:rsidRPr="00325AB3" w:rsidRDefault="00AC3E00" w:rsidP="00A72A24">
            <w:pPr>
              <w:spacing w:before="0" w:after="0"/>
              <w:rPr>
                <w:rFonts w:cs="Times New Roman"/>
                <w:noProof/>
                <w:szCs w:val="24"/>
                <w:lang w:val="en-GB"/>
              </w:rPr>
            </w:pPr>
            <w:r w:rsidRPr="00325AB3">
              <w:rPr>
                <w:rFonts w:cs="Times New Roman"/>
                <w:noProof/>
                <w:szCs w:val="24"/>
                <w:lang w:val="en-GB"/>
              </w:rPr>
              <w:lastRenderedPageBreak/>
              <w:t>Wolf et al. 2006</w:t>
            </w:r>
            <w:r w:rsidR="00F620CD">
              <w:rPr>
                <w:rFonts w:cs="Times New Roman"/>
                <w:noProof/>
                <w:szCs w:val="24"/>
                <w:lang w:val="en-GB"/>
              </w:rPr>
              <w:t xml:space="preserve"> </w:t>
            </w:r>
            <w:sdt>
              <w:sdtPr>
                <w:rPr>
                  <w:rFonts w:cs="Times New Roman"/>
                  <w:noProof/>
                  <w:szCs w:val="24"/>
                  <w:lang w:val="en-GB"/>
                </w:rPr>
                <w:alias w:val="To edit, see citavi.com/edit"/>
                <w:tag w:val="CitaviPlaceholder#64f0530d-6c5d-4c1a-9124-e0401eace4f8"/>
                <w:id w:val="-1325268536"/>
                <w:placeholder>
                  <w:docPart w:val="0A6ED97909754DB2A5794A98A002AD61"/>
                </w:placeholder>
              </w:sdtPr>
              <w:sdtEndPr/>
              <w:sdtContent>
                <w:r w:rsidRPr="00325AB3">
                  <w:rPr>
                    <w:rFonts w:cs="Times New Roman"/>
                    <w:noProof/>
                    <w:szCs w:val="24"/>
                    <w:lang w:val="en-GB"/>
                  </w:rPr>
                  <w:fldChar w:fldCharType="begin"/>
                </w:r>
                <w:r w:rsidR="00F620CD">
                  <w:rPr>
                    <w:rFonts w:cs="Times New Roman"/>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WQxOTU3LTQ2ODctNDUzZi04ZTQ4LTg2ZmExZmMyMTZmZiIsIlJhbmdlTGVuZ3RoIjo0LCJSZWZlcmVuY2VJZCI6IjM4NmI3MGRkLTY1MmQtNDU0Ny05MDdjLTY0OTQ3NmJjMmQ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3MDc3Mzc0IiwiVXJpU3RyaW5nIjoiaHR0cDovL3d3dy5uY2JpLm5sbS5uaWguZ292L3B1Ym1lZC8xNzA3NzM3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sa2UgV29sZiIsIkNyZWF0ZWRPbiI6IjIwMjAtMDMtMjRUMTM6NDE6MTAiLCJNb2RpZmllZEJ5IjoiX1NpbGtlIFdvbGYiLCJJZCI6ImY3ZDZlYzcxLWUwM2QtNDdmNi1iZTlhLWEzYWZmM2YyZDU2YiIsIk1vZGlmaWVkT24iOiIyMDIwLTAzLTI0VDEzOjQxOjQ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S9qYW1hLjI5Ni4xNy4yMDk1IiwiVXJpU3RyaW5nIjoiaHR0cHM6Ly9kb2kub3JnLzEwLjEwMDEvamFtYS4yOTYuMTcuMj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}</w:instrText>
                </w:r>
                <w:r w:rsidRPr="00325AB3">
                  <w:rPr>
                    <w:rFonts w:cs="Times New Roman"/>
                    <w:noProof/>
                    <w:szCs w:val="24"/>
                    <w:lang w:val="en-GB"/>
                  </w:rPr>
                  <w:fldChar w:fldCharType="separate"/>
                </w:r>
                <w:r w:rsidR="00F620CD">
                  <w:rPr>
                    <w:rFonts w:cs="Times New Roman"/>
                    <w:noProof/>
                    <w:szCs w:val="24"/>
                    <w:lang w:val="en-GB"/>
                  </w:rPr>
                  <w:t>(27)</w:t>
                </w:r>
                <w:r w:rsidRPr="00325AB3">
                  <w:rPr>
                    <w:rFonts w:cs="Times New Roman"/>
                    <w:noProof/>
                    <w:szCs w:val="24"/>
                    <w:lang w:val="en-GB"/>
                  </w:rPr>
                  <w:fldChar w:fldCharType="end"/>
                </w:r>
              </w:sdtContent>
            </w:sdt>
          </w:p>
        </w:tc>
        <w:tc>
          <w:tcPr>
            <w:tcW w:w="0" w:type="auto"/>
            <w:shd w:val="clear" w:color="auto" w:fill="auto"/>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auto"/>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0</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r w:rsidRPr="00325AB3">
              <w:rPr>
                <w:rFonts w:cs="Times New Roman"/>
                <w:color w:val="000000"/>
                <w:szCs w:val="24"/>
              </w:rPr>
              <w:t>8</w:t>
            </w: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c>
          <w:tcPr>
            <w:tcW w:w="0" w:type="auto"/>
            <w:shd w:val="clear" w:color="auto" w:fill="FFFFFF"/>
            <w:tcMar>
              <w:top w:w="100" w:type="dxa"/>
              <w:left w:w="100" w:type="dxa"/>
              <w:bottom w:w="100" w:type="dxa"/>
              <w:right w:w="100" w:type="dxa"/>
            </w:tcMar>
            <w:vAlign w:val="bottom"/>
          </w:tcPr>
          <w:p w:rsidR="00AC3E00" w:rsidRPr="00325AB3" w:rsidRDefault="00AC3E00" w:rsidP="00A72A24">
            <w:pPr>
              <w:spacing w:before="0" w:after="0"/>
              <w:rPr>
                <w:rFonts w:cs="Times New Roman"/>
                <w:color w:val="000000"/>
                <w:szCs w:val="24"/>
              </w:rPr>
            </w:pPr>
          </w:p>
        </w:tc>
      </w:tr>
    </w:tbl>
    <w:p w:rsidR="00AC3E00" w:rsidRPr="002B4A57" w:rsidRDefault="00AC3E00" w:rsidP="00AC3E00">
      <w:pPr>
        <w:keepNext/>
        <w:rPr>
          <w:rFonts w:cs="Times New Roman"/>
          <w:b/>
          <w:szCs w:val="24"/>
        </w:rPr>
      </w:pPr>
      <w:r w:rsidRPr="0001436A">
        <w:rPr>
          <w:rFonts w:cs="Times New Roman"/>
          <w:b/>
          <w:szCs w:val="24"/>
        </w:rPr>
        <w:t xml:space="preserve">Supplementary </w:t>
      </w:r>
      <w:r>
        <w:rPr>
          <w:rFonts w:cs="Times New Roman"/>
          <w:b/>
          <w:szCs w:val="24"/>
        </w:rPr>
        <w:t>Table 3</w:t>
      </w:r>
      <w:r w:rsidRPr="0001436A">
        <w:rPr>
          <w:rFonts w:cs="Times New Roman"/>
          <w:b/>
          <w:szCs w:val="24"/>
        </w:rPr>
        <w:t>.</w:t>
      </w:r>
      <w:r w:rsidRPr="001549D3">
        <w:rPr>
          <w:rFonts w:cs="Times New Roman"/>
          <w:szCs w:val="24"/>
        </w:rPr>
        <w:t xml:space="preserve"> </w:t>
      </w:r>
      <w:r>
        <w:rPr>
          <w:rFonts w:eastAsia="Times New Roman" w:cs="Times New Roman"/>
          <w:color w:val="000000"/>
          <w:szCs w:val="24"/>
        </w:rPr>
        <w:t>Drop-out rate per time point and included study in percentage. When multiple assessments were measured per study, the drop-out rate was averaged over all measured assessments. Studies marked by an asterix (</w:t>
      </w:r>
      <w:r>
        <w:rPr>
          <w:rFonts w:eastAsia="Times New Roman" w:cs="Times New Roman"/>
          <w:noProof/>
          <w:szCs w:val="24"/>
          <w:lang w:val="en-GB"/>
        </w:rPr>
        <w:t xml:space="preserve">*) provided individual patient data, thus the drop-out rate is relative to the largest sample size provided at any time-point and not representative for the provided data set. </w:t>
      </w:r>
    </w:p>
    <w:p w:rsidR="00AC3E00" w:rsidRDefault="00AC3E00" w:rsidP="00AC3E00">
      <w:pPr>
        <w:spacing w:before="0" w:after="200" w:line="276" w:lineRule="auto"/>
        <w:rPr>
          <w:rFonts w:cs="Times New Roman"/>
          <w:szCs w:val="24"/>
        </w:rPr>
      </w:pPr>
    </w:p>
    <w:p w:rsidR="00AC3E00" w:rsidRDefault="00AC3E00" w:rsidP="00AC3E00">
      <w:pPr>
        <w:keepNext/>
        <w:rPr>
          <w:rFonts w:cs="Times New Roman"/>
          <w:szCs w:val="24"/>
        </w:rPr>
      </w:pPr>
    </w:p>
    <w:tbl>
      <w:tblPr>
        <w:tblW w:w="9574" w:type="dxa"/>
        <w:tblCellMar>
          <w:top w:w="15" w:type="dxa"/>
          <w:left w:w="15" w:type="dxa"/>
          <w:bottom w:w="15" w:type="dxa"/>
          <w:right w:w="15" w:type="dxa"/>
        </w:tblCellMar>
        <w:tblLook w:val="04A0" w:firstRow="1" w:lastRow="0" w:firstColumn="1" w:lastColumn="0" w:noHBand="0" w:noVBand="1"/>
      </w:tblPr>
      <w:tblGrid>
        <w:gridCol w:w="1454"/>
        <w:gridCol w:w="680"/>
        <w:gridCol w:w="680"/>
        <w:gridCol w:w="680"/>
        <w:gridCol w:w="680"/>
        <w:gridCol w:w="680"/>
        <w:gridCol w:w="680"/>
        <w:gridCol w:w="680"/>
        <w:gridCol w:w="560"/>
        <w:gridCol w:w="560"/>
        <w:gridCol w:w="560"/>
        <w:gridCol w:w="560"/>
        <w:gridCol w:w="560"/>
        <w:gridCol w:w="560"/>
      </w:tblGrid>
      <w:tr w:rsidR="00AC3E00" w:rsidRPr="001C3323" w:rsidTr="00A72A24">
        <w:trPr>
          <w:trHeight w:val="204"/>
        </w:trPr>
        <w:tc>
          <w:tcPr>
            <w:tcW w:w="1454" w:type="dxa"/>
            <w:tcBorders>
              <w:bottom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Month</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2</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3</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4</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6</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7</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8</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9</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1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11</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12</w:t>
            </w:r>
          </w:p>
        </w:tc>
      </w:tr>
      <w:tr w:rsidR="00AC3E00" w:rsidRPr="001C3323" w:rsidTr="00A72A24">
        <w:trPr>
          <w:trHeight w:val="345"/>
        </w:trPr>
        <w:tc>
          <w:tcPr>
            <w:tcW w:w="1454" w:type="dxa"/>
            <w:tcBorders>
              <w:top w:val="single" w:sz="8" w:space="0" w:color="7F7F7F"/>
              <w:right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Pr>
                <w:rFonts w:eastAsia="Times New Roman" w:cs="Times New Roman"/>
                <w:b/>
                <w:bCs/>
                <w:color w:val="434343"/>
                <w:szCs w:val="24"/>
              </w:rPr>
              <w:t xml:space="preserve">Total </w:t>
            </w:r>
          </w:p>
        </w:tc>
        <w:tc>
          <w:tcPr>
            <w:tcW w:w="680" w:type="dxa"/>
            <w:tcBorders>
              <w:top w:val="single" w:sz="8" w:space="0" w:color="7F7F7F"/>
              <w:left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416</w:t>
            </w:r>
          </w:p>
        </w:tc>
        <w:tc>
          <w:tcPr>
            <w:tcW w:w="680" w:type="dxa"/>
            <w:tcBorders>
              <w:top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019</w:t>
            </w:r>
          </w:p>
        </w:tc>
        <w:tc>
          <w:tcPr>
            <w:tcW w:w="0" w:type="auto"/>
            <w:tcBorders>
              <w:top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5019</w:t>
            </w:r>
          </w:p>
        </w:tc>
        <w:tc>
          <w:tcPr>
            <w:tcW w:w="0" w:type="auto"/>
            <w:tcBorders>
              <w:top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571</w:t>
            </w:r>
          </w:p>
        </w:tc>
        <w:tc>
          <w:tcPr>
            <w:tcW w:w="0" w:type="auto"/>
            <w:tcBorders>
              <w:top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1321</w:t>
            </w:r>
          </w:p>
        </w:tc>
        <w:tc>
          <w:tcPr>
            <w:tcW w:w="0" w:type="auto"/>
            <w:tcBorders>
              <w:top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1007</w:t>
            </w:r>
          </w:p>
        </w:tc>
        <w:tc>
          <w:tcPr>
            <w:tcW w:w="0" w:type="auto"/>
            <w:tcBorders>
              <w:top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3294</w:t>
            </w:r>
          </w:p>
        </w:tc>
        <w:tc>
          <w:tcPr>
            <w:tcW w:w="0" w:type="auto"/>
            <w:tcBorders>
              <w:top w:val="single" w:sz="8" w:space="0" w:color="7F7F7F"/>
            </w:tcBorders>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634</w:t>
            </w:r>
          </w:p>
        </w:tc>
        <w:tc>
          <w:tcPr>
            <w:tcW w:w="0" w:type="auto"/>
            <w:tcBorders>
              <w:top w:val="single" w:sz="8" w:space="0" w:color="7F7F7F"/>
            </w:tcBorders>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96</w:t>
            </w:r>
          </w:p>
        </w:tc>
        <w:tc>
          <w:tcPr>
            <w:tcW w:w="0" w:type="auto"/>
            <w:tcBorders>
              <w:top w:val="single" w:sz="8" w:space="0" w:color="7F7F7F"/>
            </w:tcBorders>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736</w:t>
            </w:r>
          </w:p>
        </w:tc>
        <w:tc>
          <w:tcPr>
            <w:tcW w:w="0" w:type="auto"/>
            <w:tcBorders>
              <w:top w:val="single" w:sz="8" w:space="0" w:color="7F7F7F"/>
            </w:tcBorders>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566</w:t>
            </w:r>
          </w:p>
        </w:tc>
        <w:tc>
          <w:tcPr>
            <w:tcW w:w="0" w:type="auto"/>
            <w:tcBorders>
              <w:top w:val="single" w:sz="8" w:space="0" w:color="7F7F7F"/>
            </w:tcBorders>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72</w:t>
            </w:r>
          </w:p>
        </w:tc>
        <w:tc>
          <w:tcPr>
            <w:tcW w:w="0" w:type="auto"/>
            <w:tcBorders>
              <w:top w:val="single" w:sz="8" w:space="0" w:color="7F7F7F"/>
            </w:tcBorders>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96</w:t>
            </w:r>
          </w:p>
        </w:tc>
      </w:tr>
      <w:tr w:rsidR="00AC3E00" w:rsidRPr="001C3323" w:rsidTr="00A72A24">
        <w:trPr>
          <w:trHeight w:val="52"/>
        </w:trPr>
        <w:tc>
          <w:tcPr>
            <w:tcW w:w="1454" w:type="dxa"/>
            <w:tcBorders>
              <w:right w:val="single" w:sz="8" w:space="0" w:color="7F7F7F"/>
            </w:tcBorders>
            <w:shd w:val="clear" w:color="auto" w:fill="FFFFFF"/>
            <w:tcMar>
              <w:top w:w="100" w:type="dxa"/>
              <w:left w:w="100" w:type="dxa"/>
              <w:bottom w:w="100" w:type="dxa"/>
              <w:right w:w="100" w:type="dxa"/>
            </w:tcMar>
          </w:tcPr>
          <w:p w:rsidR="00AC3E00" w:rsidRPr="001C3323" w:rsidRDefault="00AC3E00" w:rsidP="00A72A24">
            <w:pPr>
              <w:spacing w:before="0" w:after="0"/>
              <w:rPr>
                <w:rFonts w:eastAsia="Times New Roman" w:cs="Times New Roman"/>
                <w:b/>
                <w:bCs/>
                <w:color w:val="434343"/>
                <w:szCs w:val="24"/>
              </w:rPr>
            </w:pPr>
            <w:r w:rsidRPr="001C3323">
              <w:rPr>
                <w:rFonts w:eastAsia="Times New Roman" w:cs="Times New Roman"/>
                <w:b/>
                <w:bCs/>
                <w:color w:val="434343"/>
                <w:szCs w:val="24"/>
              </w:rPr>
              <w:t>Participants</w:t>
            </w:r>
          </w:p>
        </w:tc>
        <w:tc>
          <w:tcPr>
            <w:tcW w:w="0" w:type="auto"/>
            <w:tcBorders>
              <w:left w:val="single" w:sz="8" w:space="0" w:color="7F7F7F"/>
            </w:tcBorders>
            <w:shd w:val="clear" w:color="auto" w:fill="F2F2F2"/>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1510</w:t>
            </w:r>
          </w:p>
        </w:tc>
        <w:tc>
          <w:tcPr>
            <w:tcW w:w="0" w:type="auto"/>
            <w:shd w:val="clear" w:color="auto" w:fill="F2F2F2"/>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1814</w:t>
            </w:r>
          </w:p>
        </w:tc>
        <w:tc>
          <w:tcPr>
            <w:tcW w:w="0" w:type="auto"/>
            <w:shd w:val="clear" w:color="auto" w:fill="F2F2F2"/>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3156</w:t>
            </w:r>
          </w:p>
        </w:tc>
        <w:tc>
          <w:tcPr>
            <w:tcW w:w="0" w:type="auto"/>
            <w:shd w:val="clear" w:color="auto" w:fill="F2F2F2"/>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1652</w:t>
            </w:r>
          </w:p>
        </w:tc>
        <w:tc>
          <w:tcPr>
            <w:tcW w:w="0" w:type="auto"/>
            <w:shd w:val="clear" w:color="auto" w:fill="F2F2F2"/>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887</w:t>
            </w:r>
          </w:p>
        </w:tc>
        <w:tc>
          <w:tcPr>
            <w:tcW w:w="0" w:type="auto"/>
            <w:shd w:val="clear" w:color="auto" w:fill="F2F2F2"/>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759</w:t>
            </w:r>
          </w:p>
        </w:tc>
        <w:tc>
          <w:tcPr>
            <w:tcW w:w="0" w:type="auto"/>
            <w:shd w:val="clear" w:color="auto" w:fill="F2F2F2"/>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077</w:t>
            </w:r>
          </w:p>
        </w:tc>
        <w:tc>
          <w:tcPr>
            <w:tcW w:w="0" w:type="auto"/>
            <w:shd w:val="clear" w:color="auto" w:fill="FFFFFF"/>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64</w:t>
            </w:r>
          </w:p>
        </w:tc>
        <w:tc>
          <w:tcPr>
            <w:tcW w:w="0" w:type="auto"/>
            <w:shd w:val="clear" w:color="auto" w:fill="FFFFFF"/>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31</w:t>
            </w:r>
          </w:p>
        </w:tc>
        <w:tc>
          <w:tcPr>
            <w:tcW w:w="0" w:type="auto"/>
            <w:shd w:val="clear" w:color="auto" w:fill="FFFFFF"/>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736</w:t>
            </w:r>
          </w:p>
        </w:tc>
        <w:tc>
          <w:tcPr>
            <w:tcW w:w="0" w:type="auto"/>
            <w:shd w:val="clear" w:color="auto" w:fill="FFFFFF"/>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65</w:t>
            </w:r>
          </w:p>
        </w:tc>
        <w:tc>
          <w:tcPr>
            <w:tcW w:w="0" w:type="auto"/>
            <w:shd w:val="clear" w:color="auto" w:fill="FFFFFF"/>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72</w:t>
            </w:r>
          </w:p>
        </w:tc>
        <w:tc>
          <w:tcPr>
            <w:tcW w:w="0" w:type="auto"/>
            <w:shd w:val="clear" w:color="auto" w:fill="FFFFFF"/>
            <w:tcMar>
              <w:top w:w="100" w:type="dxa"/>
              <w:left w:w="100" w:type="dxa"/>
              <w:bottom w:w="100" w:type="dxa"/>
              <w:right w:w="100" w:type="dxa"/>
            </w:tcMar>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96</w:t>
            </w:r>
          </w:p>
        </w:tc>
      </w:tr>
      <w:tr w:rsidR="00AC3E00" w:rsidRPr="001C3323" w:rsidTr="00A72A24">
        <w:trPr>
          <w:trHeight w:val="359"/>
        </w:trPr>
        <w:tc>
          <w:tcPr>
            <w:tcW w:w="1454" w:type="dxa"/>
            <w:tcBorders>
              <w:right w:val="single" w:sz="8" w:space="0" w:color="7F7F7F"/>
            </w:tcBorders>
            <w:shd w:val="clear" w:color="auto" w:fill="FFFFFF"/>
            <w:tcMar>
              <w:top w:w="100" w:type="dxa"/>
              <w:left w:w="100" w:type="dxa"/>
              <w:bottom w:w="100" w:type="dxa"/>
              <w:right w:w="100" w:type="dxa"/>
            </w:tcMar>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Study groups</w:t>
            </w:r>
          </w:p>
        </w:tc>
        <w:tc>
          <w:tcPr>
            <w:tcW w:w="0" w:type="auto"/>
            <w:tcBorders>
              <w:left w:val="single" w:sz="8" w:space="0" w:color="7F7F7F"/>
            </w:tcBorders>
            <w:shd w:val="clear" w:color="auto" w:fill="F2F2F2"/>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6</w:t>
            </w:r>
          </w:p>
        </w:tc>
        <w:tc>
          <w:tcPr>
            <w:tcW w:w="0" w:type="auto"/>
            <w:shd w:val="clear" w:color="auto" w:fill="F2F2F2"/>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70</w:t>
            </w:r>
          </w:p>
        </w:tc>
        <w:tc>
          <w:tcPr>
            <w:tcW w:w="0" w:type="auto"/>
            <w:shd w:val="clear" w:color="auto" w:fill="F2F2F2"/>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78</w:t>
            </w:r>
          </w:p>
        </w:tc>
        <w:tc>
          <w:tcPr>
            <w:tcW w:w="0" w:type="auto"/>
            <w:shd w:val="clear" w:color="auto" w:fill="F2F2F2"/>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57</w:t>
            </w:r>
          </w:p>
        </w:tc>
        <w:tc>
          <w:tcPr>
            <w:tcW w:w="0" w:type="auto"/>
            <w:shd w:val="clear" w:color="auto" w:fill="F2F2F2"/>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30</w:t>
            </w:r>
          </w:p>
        </w:tc>
        <w:tc>
          <w:tcPr>
            <w:tcW w:w="0" w:type="auto"/>
            <w:shd w:val="clear" w:color="auto" w:fill="F2F2F2"/>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7</w:t>
            </w:r>
          </w:p>
        </w:tc>
        <w:tc>
          <w:tcPr>
            <w:tcW w:w="0" w:type="auto"/>
            <w:shd w:val="clear" w:color="auto" w:fill="F2F2F2"/>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68</w:t>
            </w:r>
          </w:p>
        </w:tc>
        <w:tc>
          <w:tcPr>
            <w:tcW w:w="0" w:type="auto"/>
            <w:shd w:val="clear" w:color="auto" w:fill="FFFFFF"/>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12</w:t>
            </w:r>
          </w:p>
        </w:tc>
        <w:tc>
          <w:tcPr>
            <w:tcW w:w="0" w:type="auto"/>
            <w:shd w:val="clear" w:color="auto" w:fill="FFFFFF"/>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7</w:t>
            </w:r>
          </w:p>
        </w:tc>
        <w:tc>
          <w:tcPr>
            <w:tcW w:w="0" w:type="auto"/>
            <w:shd w:val="clear" w:color="auto" w:fill="FFFFFF"/>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9</w:t>
            </w:r>
          </w:p>
        </w:tc>
        <w:tc>
          <w:tcPr>
            <w:tcW w:w="0" w:type="auto"/>
            <w:shd w:val="clear" w:color="auto" w:fill="FFFFFF"/>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8</w:t>
            </w:r>
          </w:p>
        </w:tc>
        <w:tc>
          <w:tcPr>
            <w:tcW w:w="0" w:type="auto"/>
            <w:shd w:val="clear" w:color="auto" w:fill="FFFFFF"/>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w:t>
            </w:r>
          </w:p>
        </w:tc>
        <w:tc>
          <w:tcPr>
            <w:tcW w:w="0" w:type="auto"/>
            <w:shd w:val="clear" w:color="auto" w:fill="FFFFFF"/>
            <w:tcMar>
              <w:top w:w="100" w:type="dxa"/>
              <w:left w:w="100" w:type="dxa"/>
              <w:bottom w:w="100" w:type="dxa"/>
              <w:right w:w="100" w:type="dxa"/>
            </w:tcMar>
            <w:vAlign w:val="bottom"/>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10</w:t>
            </w:r>
          </w:p>
        </w:tc>
      </w:tr>
      <w:tr w:rsidR="00AC3E00" w:rsidRPr="001C3323" w:rsidTr="00A72A24">
        <w:trPr>
          <w:trHeight w:val="225"/>
        </w:trPr>
        <w:tc>
          <w:tcPr>
            <w:tcW w:w="1454" w:type="dxa"/>
            <w:tcBorders>
              <w:right w:val="single" w:sz="8" w:space="0" w:color="7F7F7F"/>
            </w:tcBorders>
            <w:shd w:val="clear" w:color="auto" w:fill="FFFFFF"/>
            <w:tcMar>
              <w:top w:w="100" w:type="dxa"/>
              <w:left w:w="100" w:type="dxa"/>
              <w:bottom w:w="100" w:type="dxa"/>
              <w:right w:w="100" w:type="dxa"/>
            </w:tcMar>
            <w:hideMark/>
          </w:tcPr>
          <w:p w:rsidR="00AC3E00" w:rsidRPr="001C3323" w:rsidRDefault="00AC3E00" w:rsidP="00A72A24">
            <w:pPr>
              <w:spacing w:before="0" w:after="0"/>
              <w:rPr>
                <w:rFonts w:eastAsia="Times New Roman" w:cs="Times New Roman"/>
                <w:szCs w:val="24"/>
              </w:rPr>
            </w:pPr>
            <w:r w:rsidRPr="001C3323">
              <w:rPr>
                <w:rFonts w:eastAsia="Times New Roman" w:cs="Times New Roman"/>
                <w:b/>
                <w:bCs/>
                <w:color w:val="434343"/>
                <w:szCs w:val="24"/>
              </w:rPr>
              <w:t>Studies</w:t>
            </w:r>
          </w:p>
        </w:tc>
        <w:tc>
          <w:tcPr>
            <w:tcW w:w="0" w:type="auto"/>
            <w:tcBorders>
              <w:left w:val="single" w:sz="8" w:space="0" w:color="7F7F7F"/>
            </w:tcBorders>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szCs w:val="24"/>
              </w:rPr>
            </w:pPr>
            <w:r w:rsidRPr="00273538">
              <w:rPr>
                <w:rFonts w:eastAsia="Times New Roman" w:cs="Times New Roman"/>
                <w:bCs/>
                <w:szCs w:val="24"/>
              </w:rPr>
              <w:t>11</w:t>
            </w:r>
          </w:p>
        </w:tc>
        <w:tc>
          <w:tcPr>
            <w:tcW w:w="0" w:type="auto"/>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szCs w:val="24"/>
              </w:rPr>
            </w:pPr>
            <w:r w:rsidRPr="00273538">
              <w:rPr>
                <w:rFonts w:eastAsia="Times New Roman" w:cs="Times New Roman"/>
                <w:bCs/>
                <w:szCs w:val="24"/>
              </w:rPr>
              <w:t>13</w:t>
            </w:r>
          </w:p>
        </w:tc>
        <w:tc>
          <w:tcPr>
            <w:tcW w:w="0" w:type="auto"/>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szCs w:val="24"/>
              </w:rPr>
            </w:pPr>
            <w:r w:rsidRPr="00273538">
              <w:rPr>
                <w:rFonts w:eastAsia="Times New Roman" w:cs="Times New Roman"/>
                <w:bCs/>
                <w:szCs w:val="24"/>
              </w:rPr>
              <w:t>16</w:t>
            </w:r>
          </w:p>
        </w:tc>
        <w:tc>
          <w:tcPr>
            <w:tcW w:w="0" w:type="auto"/>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szCs w:val="24"/>
              </w:rPr>
            </w:pPr>
            <w:r w:rsidRPr="00273538">
              <w:rPr>
                <w:rFonts w:eastAsia="Times New Roman" w:cs="Times New Roman"/>
                <w:bCs/>
                <w:szCs w:val="24"/>
              </w:rPr>
              <w:t>13</w:t>
            </w:r>
          </w:p>
        </w:tc>
        <w:tc>
          <w:tcPr>
            <w:tcW w:w="0" w:type="auto"/>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szCs w:val="24"/>
              </w:rPr>
            </w:pPr>
            <w:r w:rsidRPr="00273538">
              <w:rPr>
                <w:rFonts w:eastAsia="Times New Roman" w:cs="Times New Roman"/>
                <w:szCs w:val="24"/>
              </w:rPr>
              <w:t>8</w:t>
            </w:r>
          </w:p>
        </w:tc>
        <w:tc>
          <w:tcPr>
            <w:tcW w:w="0" w:type="auto"/>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szCs w:val="24"/>
              </w:rPr>
            </w:pPr>
            <w:r w:rsidRPr="00273538">
              <w:rPr>
                <w:rFonts w:eastAsia="Times New Roman" w:cs="Times New Roman"/>
                <w:bCs/>
                <w:szCs w:val="24"/>
              </w:rPr>
              <w:t>8</w:t>
            </w:r>
          </w:p>
        </w:tc>
        <w:tc>
          <w:tcPr>
            <w:tcW w:w="0" w:type="auto"/>
            <w:shd w:val="clear" w:color="auto" w:fill="F2F2F2"/>
            <w:tcMar>
              <w:top w:w="100" w:type="dxa"/>
              <w:left w:w="100" w:type="dxa"/>
              <w:bottom w:w="100" w:type="dxa"/>
              <w:right w:w="100" w:type="dxa"/>
            </w:tcMar>
            <w:hideMark/>
          </w:tcPr>
          <w:p w:rsidR="00AC3E00" w:rsidRPr="00273538" w:rsidRDefault="00AC3E00" w:rsidP="00A72A24">
            <w:pPr>
              <w:spacing w:before="0" w:after="0"/>
              <w:rPr>
                <w:rFonts w:eastAsia="Times New Roman" w:cs="Times New Roman"/>
                <w:szCs w:val="24"/>
              </w:rPr>
            </w:pPr>
            <w:r w:rsidRPr="00273538">
              <w:rPr>
                <w:rFonts w:eastAsia="Times New Roman" w:cs="Times New Roman"/>
                <w:bCs/>
                <w:szCs w:val="24"/>
              </w:rPr>
              <w:t>15</w:t>
            </w:r>
          </w:p>
        </w:tc>
        <w:tc>
          <w:tcPr>
            <w:tcW w:w="0" w:type="auto"/>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w:t>
            </w:r>
          </w:p>
        </w:tc>
        <w:tc>
          <w:tcPr>
            <w:tcW w:w="0" w:type="auto"/>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3</w:t>
            </w:r>
          </w:p>
        </w:tc>
        <w:tc>
          <w:tcPr>
            <w:tcW w:w="0" w:type="auto"/>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4</w:t>
            </w:r>
          </w:p>
        </w:tc>
        <w:tc>
          <w:tcPr>
            <w:tcW w:w="0" w:type="auto"/>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3</w:t>
            </w:r>
          </w:p>
        </w:tc>
        <w:tc>
          <w:tcPr>
            <w:tcW w:w="0" w:type="auto"/>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2</w:t>
            </w:r>
          </w:p>
        </w:tc>
        <w:tc>
          <w:tcPr>
            <w:tcW w:w="0" w:type="auto"/>
            <w:shd w:val="clear" w:color="auto" w:fill="FFFFFF"/>
            <w:tcMar>
              <w:top w:w="100" w:type="dxa"/>
              <w:left w:w="100" w:type="dxa"/>
              <w:bottom w:w="100" w:type="dxa"/>
              <w:right w:w="100" w:type="dxa"/>
            </w:tcMar>
            <w:hideMark/>
          </w:tcPr>
          <w:p w:rsidR="00AC3E00" w:rsidRPr="00273538" w:rsidRDefault="00AC3E00" w:rsidP="00A72A24">
            <w:pPr>
              <w:spacing w:before="0" w:after="0"/>
              <w:rPr>
                <w:rFonts w:eastAsia="Times New Roman" w:cs="Times New Roman"/>
                <w:bCs/>
                <w:szCs w:val="24"/>
              </w:rPr>
            </w:pPr>
            <w:r w:rsidRPr="00273538">
              <w:rPr>
                <w:rFonts w:eastAsia="Times New Roman" w:cs="Times New Roman"/>
                <w:bCs/>
                <w:szCs w:val="24"/>
              </w:rPr>
              <w:t>5</w:t>
            </w:r>
          </w:p>
        </w:tc>
      </w:tr>
    </w:tbl>
    <w:p w:rsidR="00AC3E00" w:rsidRDefault="00AC3E00" w:rsidP="00AC3E00">
      <w:pPr>
        <w:keepNext/>
        <w:rPr>
          <w:rFonts w:eastAsia="Times New Roman" w:cs="Times New Roman"/>
          <w:color w:val="000000"/>
          <w:szCs w:val="24"/>
        </w:rPr>
      </w:pPr>
      <w:r w:rsidRPr="0001436A">
        <w:rPr>
          <w:rFonts w:cs="Times New Roman"/>
          <w:b/>
          <w:szCs w:val="24"/>
        </w:rPr>
        <w:t xml:space="preserve">Supplementary </w:t>
      </w:r>
      <w:r>
        <w:rPr>
          <w:rFonts w:cs="Times New Roman"/>
          <w:b/>
          <w:szCs w:val="24"/>
        </w:rPr>
        <w:t>Table 4</w:t>
      </w:r>
      <w:r w:rsidRPr="0001436A">
        <w:rPr>
          <w:rFonts w:cs="Times New Roman"/>
          <w:b/>
          <w:szCs w:val="24"/>
        </w:rPr>
        <w:t>.</w:t>
      </w:r>
      <w:r w:rsidRPr="001549D3">
        <w:rPr>
          <w:rFonts w:cs="Times New Roman"/>
          <w:szCs w:val="24"/>
        </w:rPr>
        <w:t xml:space="preserve"> </w:t>
      </w:r>
      <w:r w:rsidRPr="00703183">
        <w:rPr>
          <w:rFonts w:eastAsia="Times New Roman" w:cs="Times New Roman"/>
          <w:color w:val="000000"/>
          <w:szCs w:val="24"/>
        </w:rPr>
        <w:t xml:space="preserve">Overview of available data per time point. </w:t>
      </w:r>
      <w:r>
        <w:rPr>
          <w:rFonts w:eastAsia="Times New Roman" w:cs="Times New Roman"/>
          <w:color w:val="000000"/>
          <w:szCs w:val="24"/>
        </w:rPr>
        <w:t>‘Total’</w:t>
      </w:r>
      <w:r w:rsidRPr="00703183">
        <w:rPr>
          <w:rFonts w:eastAsia="Times New Roman" w:cs="Times New Roman"/>
          <w:color w:val="000000"/>
          <w:szCs w:val="24"/>
        </w:rPr>
        <w:t xml:space="preserve"> represent the summed number of collected measures from participants per study and per assessment. </w:t>
      </w:r>
      <w:r>
        <w:rPr>
          <w:rFonts w:eastAsia="Times New Roman" w:cs="Times New Roman"/>
          <w:color w:val="000000"/>
          <w:szCs w:val="24"/>
        </w:rPr>
        <w:t>‘Participants’ depicts t</w:t>
      </w:r>
      <w:r w:rsidRPr="00703183">
        <w:rPr>
          <w:rFonts w:eastAsia="Times New Roman" w:cs="Times New Roman"/>
          <w:color w:val="000000"/>
          <w:szCs w:val="24"/>
        </w:rPr>
        <w:t>he total number of participants per time point</w:t>
      </w:r>
      <w:r>
        <w:rPr>
          <w:rFonts w:eastAsia="Times New Roman" w:cs="Times New Roman"/>
          <w:color w:val="000000"/>
          <w:szCs w:val="24"/>
        </w:rPr>
        <w:t xml:space="preserve">. ‘Study groups’ summarize </w:t>
      </w:r>
      <w:r w:rsidRPr="00703183">
        <w:rPr>
          <w:rFonts w:eastAsia="Times New Roman" w:cs="Times New Roman"/>
          <w:color w:val="000000"/>
          <w:szCs w:val="24"/>
        </w:rPr>
        <w:t xml:space="preserve">the number of different study groups (f.i. treatment, control) </w:t>
      </w:r>
      <w:r>
        <w:rPr>
          <w:rFonts w:eastAsia="Times New Roman" w:cs="Times New Roman"/>
          <w:color w:val="000000"/>
          <w:szCs w:val="24"/>
        </w:rPr>
        <w:t xml:space="preserve">per time point over all studies, </w:t>
      </w:r>
      <w:r w:rsidRPr="00703183">
        <w:rPr>
          <w:rFonts w:eastAsia="Times New Roman" w:cs="Times New Roman"/>
          <w:color w:val="000000"/>
          <w:szCs w:val="24"/>
        </w:rPr>
        <w:t xml:space="preserve">and </w:t>
      </w:r>
      <w:r>
        <w:rPr>
          <w:rFonts w:eastAsia="Times New Roman" w:cs="Times New Roman"/>
          <w:color w:val="000000"/>
          <w:szCs w:val="24"/>
        </w:rPr>
        <w:t xml:space="preserve">‘Studies’ represents </w:t>
      </w:r>
      <w:r w:rsidRPr="00703183">
        <w:rPr>
          <w:rFonts w:eastAsia="Times New Roman" w:cs="Times New Roman"/>
          <w:color w:val="000000"/>
          <w:szCs w:val="24"/>
        </w:rPr>
        <w:t>the number of studies of whom data points have been collected during the respective month after stroke.</w:t>
      </w:r>
    </w:p>
    <w:p w:rsidR="00AC3E00" w:rsidRDefault="00AC3E00" w:rsidP="00AC3E00">
      <w:pPr>
        <w:spacing w:before="0" w:after="200" w:line="276" w:lineRule="auto"/>
        <w:rPr>
          <w:rFonts w:cs="Times New Roman"/>
          <w:b/>
          <w:szCs w:val="24"/>
        </w:rPr>
      </w:pPr>
      <w:r>
        <w:rPr>
          <w:rFonts w:cs="Times New Roman"/>
          <w:b/>
          <w:szCs w:val="24"/>
        </w:rPr>
        <w:br w:type="page"/>
      </w:r>
    </w:p>
    <w:tbl>
      <w:tblPr>
        <w:tblW w:w="0" w:type="auto"/>
        <w:tblCellMar>
          <w:top w:w="15" w:type="dxa"/>
          <w:left w:w="15" w:type="dxa"/>
          <w:bottom w:w="15" w:type="dxa"/>
          <w:right w:w="15" w:type="dxa"/>
        </w:tblCellMar>
        <w:tblLook w:val="04A0" w:firstRow="1" w:lastRow="0" w:firstColumn="1" w:lastColumn="0" w:noHBand="0" w:noVBand="1"/>
      </w:tblPr>
      <w:tblGrid>
        <w:gridCol w:w="1333"/>
        <w:gridCol w:w="440"/>
        <w:gridCol w:w="440"/>
        <w:gridCol w:w="440"/>
        <w:gridCol w:w="440"/>
        <w:gridCol w:w="440"/>
        <w:gridCol w:w="440"/>
        <w:gridCol w:w="440"/>
        <w:gridCol w:w="440"/>
        <w:gridCol w:w="320"/>
        <w:gridCol w:w="320"/>
        <w:gridCol w:w="440"/>
        <w:gridCol w:w="440"/>
        <w:gridCol w:w="440"/>
      </w:tblGrid>
      <w:tr w:rsidR="00AC3E00" w:rsidRPr="001C3323" w:rsidTr="00A72A24">
        <w:trPr>
          <w:trHeight w:val="204"/>
        </w:trPr>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lastRenderedPageBreak/>
              <w:t>Month</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0</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1</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2</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3</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4</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5</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6</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7</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8</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9</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10</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11</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12</w:t>
            </w:r>
          </w:p>
        </w:tc>
      </w:tr>
      <w:tr w:rsidR="00AC3E00" w:rsidRPr="001C3323" w:rsidTr="00A72A24">
        <w:trPr>
          <w:trHeight w:val="204"/>
        </w:trPr>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ARAT</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3</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6</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3</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0</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0</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2</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7</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r>
      <w:tr w:rsidR="00AC3E00" w:rsidRPr="001C3323" w:rsidTr="00A72A24">
        <w:trPr>
          <w:trHeight w:val="204"/>
        </w:trPr>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BBT</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6</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r>
      <w:tr w:rsidR="00AC3E00" w:rsidRPr="001C3323" w:rsidTr="00A72A24">
        <w:trPr>
          <w:trHeight w:val="204"/>
        </w:trPr>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FMA</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3</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6</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7</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8</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6</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w:t>
            </w:r>
          </w:p>
        </w:tc>
      </w:tr>
      <w:tr w:rsidR="00AC3E00" w:rsidRPr="001C3323" w:rsidTr="00A72A24">
        <w:trPr>
          <w:trHeight w:val="204"/>
        </w:trPr>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grip force</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6</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3</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r>
      <w:tr w:rsidR="00AC3E00" w:rsidRPr="001C3323" w:rsidTr="00A72A24">
        <w:trPr>
          <w:trHeight w:val="204"/>
        </w:trPr>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Motricity</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3</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3</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r>
      <w:tr w:rsidR="00AC3E00" w:rsidRPr="001C3323" w:rsidTr="00A72A24">
        <w:trPr>
          <w:trHeight w:val="204"/>
        </w:trPr>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peg test</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r>
      <w:tr w:rsidR="00AC3E00" w:rsidRPr="001C3323" w:rsidTr="00A72A24">
        <w:trPr>
          <w:trHeight w:val="204"/>
        </w:trPr>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Rivermead</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r>
      <w:tr w:rsidR="00AC3E00" w:rsidRPr="001C3323" w:rsidTr="00A72A24">
        <w:trPr>
          <w:trHeight w:val="204"/>
        </w:trPr>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SIS</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9</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1</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6</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c>
          <w:tcPr>
            <w:tcW w:w="0" w:type="auto"/>
            <w:tcBorders>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0</w:t>
            </w:r>
          </w:p>
        </w:tc>
      </w:tr>
      <w:tr w:rsidR="00AC3E00" w:rsidRPr="001C3323" w:rsidTr="00A72A24">
        <w:trPr>
          <w:trHeight w:val="204"/>
        </w:trPr>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WMFT</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6</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6</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18" w:space="0" w:color="000000"/>
            </w:tcBorders>
            <w:shd w:val="clear" w:color="auto" w:fill="F2F2F2"/>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3</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c>
          <w:tcPr>
            <w:tcW w:w="0" w:type="auto"/>
            <w:tcBorders>
              <w:bottom w:val="single" w:sz="18" w:space="0" w:color="000000"/>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w:t>
            </w:r>
          </w:p>
        </w:tc>
      </w:tr>
      <w:tr w:rsidR="00AC3E00" w:rsidRPr="001C3323" w:rsidTr="00A72A24">
        <w:trPr>
          <w:trHeight w:val="204"/>
        </w:trPr>
        <w:tc>
          <w:tcPr>
            <w:tcW w:w="0" w:type="auto"/>
            <w:tcBorders>
              <w:top w:val="single" w:sz="18" w:space="0" w:color="000000"/>
              <w:bottom w:val="single" w:sz="8" w:space="0" w:color="7F7F7F"/>
            </w:tcBorders>
            <w:shd w:val="clear" w:color="auto" w:fill="FFFFFF"/>
            <w:tcMar>
              <w:top w:w="100" w:type="dxa"/>
              <w:left w:w="100" w:type="dxa"/>
              <w:bottom w:w="100" w:type="dxa"/>
              <w:right w:w="100" w:type="dxa"/>
            </w:tcMar>
            <w:hideMark/>
          </w:tcPr>
          <w:p w:rsidR="00AC3E00" w:rsidRPr="00D60AC7" w:rsidRDefault="00AC3E00" w:rsidP="00A72A24">
            <w:pPr>
              <w:spacing w:before="0" w:after="0"/>
              <w:rPr>
                <w:rFonts w:eastAsia="Times New Roman" w:cs="Times New Roman"/>
                <w:b/>
                <w:bCs/>
                <w:color w:val="434343"/>
                <w:szCs w:val="24"/>
              </w:rPr>
            </w:pPr>
            <w:r w:rsidRPr="00D60AC7">
              <w:rPr>
                <w:rFonts w:eastAsia="Times New Roman" w:cs="Times New Roman"/>
                <w:b/>
                <w:bCs/>
                <w:color w:val="434343"/>
                <w:szCs w:val="24"/>
              </w:rPr>
              <w:t>sum</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6</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0</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8</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57</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30</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27</w:t>
            </w:r>
          </w:p>
        </w:tc>
        <w:tc>
          <w:tcPr>
            <w:tcW w:w="0" w:type="auto"/>
            <w:tcBorders>
              <w:top w:val="single" w:sz="18" w:space="0" w:color="000000"/>
              <w:bottom w:val="single" w:sz="8" w:space="0" w:color="7F7F7F"/>
            </w:tcBorders>
            <w:shd w:val="clear" w:color="auto" w:fill="F2F2F2"/>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68</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2</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7</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9</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8</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4</w:t>
            </w:r>
          </w:p>
        </w:tc>
        <w:tc>
          <w:tcPr>
            <w:tcW w:w="0" w:type="auto"/>
            <w:tcBorders>
              <w:top w:val="single" w:sz="18" w:space="0" w:color="000000"/>
              <w:bottom w:val="single" w:sz="8" w:space="0" w:color="7F7F7F"/>
            </w:tcBorders>
            <w:shd w:val="clear" w:color="auto" w:fill="FFFFFF"/>
            <w:tcMar>
              <w:top w:w="100" w:type="dxa"/>
              <w:left w:w="100" w:type="dxa"/>
              <w:bottom w:w="100" w:type="dxa"/>
              <w:right w:w="100" w:type="dxa"/>
            </w:tcMar>
            <w:vAlign w:val="bottom"/>
            <w:hideMark/>
          </w:tcPr>
          <w:p w:rsidR="00AC3E00" w:rsidRPr="00D60AC7" w:rsidRDefault="00AC3E00" w:rsidP="00A72A24">
            <w:pPr>
              <w:spacing w:before="0" w:after="0"/>
              <w:rPr>
                <w:rFonts w:eastAsia="Times New Roman" w:cs="Times New Roman"/>
                <w:bCs/>
                <w:color w:val="434343"/>
                <w:szCs w:val="24"/>
              </w:rPr>
            </w:pPr>
            <w:r w:rsidRPr="00D60AC7">
              <w:rPr>
                <w:rFonts w:cs="Times New Roman"/>
                <w:color w:val="000000"/>
              </w:rPr>
              <w:t>10</w:t>
            </w:r>
          </w:p>
        </w:tc>
      </w:tr>
    </w:tbl>
    <w:p w:rsidR="00AC3E00" w:rsidRDefault="00AC3E00" w:rsidP="00AC3E00">
      <w:pPr>
        <w:keepNext/>
        <w:rPr>
          <w:rFonts w:eastAsia="Times New Roman" w:cs="Times New Roman"/>
          <w:color w:val="000000"/>
          <w:szCs w:val="24"/>
        </w:rPr>
      </w:pPr>
      <w:r w:rsidRPr="0001436A">
        <w:rPr>
          <w:rFonts w:cs="Times New Roman"/>
          <w:b/>
          <w:szCs w:val="24"/>
        </w:rPr>
        <w:t xml:space="preserve">Supplementary </w:t>
      </w:r>
      <w:r>
        <w:rPr>
          <w:rFonts w:cs="Times New Roman"/>
          <w:b/>
          <w:szCs w:val="24"/>
        </w:rPr>
        <w:t>Table 5</w:t>
      </w:r>
      <w:r w:rsidRPr="0001436A">
        <w:rPr>
          <w:rFonts w:cs="Times New Roman"/>
          <w:b/>
          <w:szCs w:val="24"/>
        </w:rPr>
        <w:t>.</w:t>
      </w:r>
      <w:r w:rsidRPr="001549D3">
        <w:rPr>
          <w:rFonts w:cs="Times New Roman"/>
          <w:szCs w:val="24"/>
        </w:rPr>
        <w:t xml:space="preserve"> </w:t>
      </w:r>
      <w:r w:rsidRPr="00703183">
        <w:rPr>
          <w:rFonts w:eastAsia="Times New Roman" w:cs="Times New Roman"/>
          <w:color w:val="000000"/>
          <w:szCs w:val="24"/>
        </w:rPr>
        <w:t>Data points</w:t>
      </w:r>
      <w:r>
        <w:rPr>
          <w:rFonts w:eastAsia="Times New Roman" w:cs="Times New Roman"/>
          <w:color w:val="000000"/>
          <w:szCs w:val="24"/>
        </w:rPr>
        <w:t xml:space="preserve"> per time point. Each</w:t>
      </w:r>
      <w:r w:rsidRPr="00703183">
        <w:rPr>
          <w:rFonts w:eastAsia="Times New Roman" w:cs="Times New Roman"/>
          <w:color w:val="000000"/>
          <w:szCs w:val="24"/>
        </w:rPr>
        <w:t xml:space="preserve"> study </w:t>
      </w:r>
      <w:r>
        <w:rPr>
          <w:rFonts w:eastAsia="Times New Roman" w:cs="Times New Roman"/>
          <w:color w:val="000000"/>
          <w:szCs w:val="24"/>
        </w:rPr>
        <w:t>group is counted as an individual data point</w:t>
      </w:r>
      <w:r w:rsidRPr="00703183">
        <w:rPr>
          <w:rFonts w:eastAsia="Times New Roman" w:cs="Times New Roman"/>
          <w:color w:val="000000"/>
          <w:szCs w:val="24"/>
        </w:rPr>
        <w:t xml:space="preserve"> per assessment and time po</w:t>
      </w:r>
      <w:r>
        <w:rPr>
          <w:rFonts w:eastAsia="Times New Roman" w:cs="Times New Roman"/>
          <w:color w:val="000000"/>
          <w:szCs w:val="24"/>
        </w:rPr>
        <w:t xml:space="preserve">int. Month 0 corresponds to </w:t>
      </w:r>
      <w:r w:rsidRPr="00703183">
        <w:rPr>
          <w:rFonts w:eastAsia="Times New Roman" w:cs="Times New Roman"/>
          <w:color w:val="000000"/>
          <w:szCs w:val="24"/>
        </w:rPr>
        <w:t xml:space="preserve">assessment </w:t>
      </w:r>
      <w:r>
        <w:rPr>
          <w:rFonts w:eastAsia="Times New Roman" w:cs="Times New Roman"/>
          <w:color w:val="000000"/>
          <w:szCs w:val="24"/>
        </w:rPr>
        <w:t xml:space="preserve">measured within the first two weeks </w:t>
      </w:r>
      <w:r w:rsidRPr="00703183">
        <w:rPr>
          <w:rFonts w:eastAsia="Times New Roman" w:cs="Times New Roman"/>
          <w:color w:val="000000"/>
          <w:szCs w:val="24"/>
        </w:rPr>
        <w:t>after stroke.</w:t>
      </w:r>
    </w:p>
    <w:p w:rsidR="00AC3E00" w:rsidRDefault="00AC3E00" w:rsidP="00AC3E00">
      <w:pPr>
        <w:spacing w:before="0" w:after="200" w:line="276" w:lineRule="auto"/>
        <w:rPr>
          <w:rFonts w:eastAsia="Times New Roman" w:cs="Times New Roman"/>
          <w:color w:val="000000"/>
          <w:szCs w:val="24"/>
        </w:rPr>
      </w:pPr>
      <w:r>
        <w:rPr>
          <w:rFonts w:eastAsia="Times New Roman" w:cs="Times New Roman"/>
          <w:color w:val="000000"/>
          <w:szCs w:val="24"/>
        </w:rPr>
        <w:br w:type="page"/>
      </w:r>
    </w:p>
    <w:p w:rsidR="00AC3E00" w:rsidRDefault="00AC3E00" w:rsidP="00AC3E00">
      <w:pPr>
        <w:spacing w:before="0" w:after="200" w:line="276" w:lineRule="auto"/>
        <w:rPr>
          <w:rFonts w:cs="Times New Roman"/>
          <w:b/>
          <w:szCs w:val="24"/>
        </w:rPr>
      </w:pPr>
    </w:p>
    <w:tbl>
      <w:tblPr>
        <w:tblStyle w:val="Listentabelle1hell"/>
        <w:tblW w:w="8359" w:type="dxa"/>
        <w:tblLook w:val="04A0" w:firstRow="1" w:lastRow="0" w:firstColumn="1" w:lastColumn="0" w:noHBand="0" w:noVBand="1"/>
      </w:tblPr>
      <w:tblGrid>
        <w:gridCol w:w="1390"/>
        <w:gridCol w:w="2431"/>
        <w:gridCol w:w="2009"/>
        <w:gridCol w:w="2529"/>
      </w:tblGrid>
      <w:tr w:rsidR="00AC3E00" w:rsidRPr="001C3323" w:rsidTr="00A72A2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noWrap/>
            <w:hideMark/>
          </w:tcPr>
          <w:p w:rsidR="00AC3E00" w:rsidRPr="001C3323" w:rsidRDefault="00AC3E00" w:rsidP="00A72A24">
            <w:pPr>
              <w:spacing w:before="0" w:after="0"/>
              <w:rPr>
                <w:rFonts w:eastAsia="Times New Roman" w:cs="Times New Roman"/>
                <w:color w:val="000000"/>
                <w:szCs w:val="24"/>
              </w:rPr>
            </w:pPr>
            <w:r>
              <w:rPr>
                <w:rFonts w:eastAsia="Times New Roman" w:cs="Times New Roman"/>
                <w:color w:val="000000"/>
                <w:szCs w:val="24"/>
              </w:rPr>
              <w:t>A</w:t>
            </w:r>
            <w:r w:rsidRPr="001C3323">
              <w:rPr>
                <w:rFonts w:eastAsia="Times New Roman" w:cs="Times New Roman"/>
                <w:color w:val="000000"/>
                <w:szCs w:val="24"/>
              </w:rPr>
              <w:t>ssessment</w:t>
            </w:r>
          </w:p>
        </w:tc>
        <w:tc>
          <w:tcPr>
            <w:tcW w:w="2431" w:type="dxa"/>
            <w:noWrap/>
            <w:hideMark/>
          </w:tcPr>
          <w:p w:rsidR="00AC3E00" w:rsidRPr="001C3323" w:rsidRDefault="00AC3E00" w:rsidP="00A72A24">
            <w:pPr>
              <w:spacing w:before="0" w:after="0"/>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T</w:t>
            </w:r>
            <w:r w:rsidRPr="001C3323">
              <w:rPr>
                <w:rFonts w:eastAsia="Times New Roman" w:cs="Times New Roman"/>
                <w:color w:val="000000"/>
                <w:szCs w:val="24"/>
              </w:rPr>
              <w:t>ime</w:t>
            </w:r>
            <w:r>
              <w:rPr>
                <w:rFonts w:eastAsia="Times New Roman" w:cs="Times New Roman"/>
                <w:color w:val="000000"/>
                <w:szCs w:val="24"/>
              </w:rPr>
              <w:t xml:space="preserve"> After Stroke</w:t>
            </w:r>
          </w:p>
        </w:tc>
        <w:tc>
          <w:tcPr>
            <w:tcW w:w="2009" w:type="dxa"/>
            <w:noWrap/>
            <w:hideMark/>
          </w:tcPr>
          <w:p w:rsidR="00AC3E00" w:rsidRPr="001C3323" w:rsidRDefault="00AC3E00" w:rsidP="00A72A24">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eastAsia="Times New Roman" w:cs="Times New Roman"/>
                <w:color w:val="000000"/>
                <w:szCs w:val="24"/>
              </w:rPr>
              <w:t>Recovery (%)</w:t>
            </w:r>
          </w:p>
        </w:tc>
        <w:tc>
          <w:tcPr>
            <w:tcW w:w="2529" w:type="dxa"/>
            <w:noWrap/>
            <w:hideMark/>
          </w:tcPr>
          <w:p w:rsidR="00AC3E00" w:rsidRPr="001C3323" w:rsidRDefault="00AC3E00" w:rsidP="00A72A24">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Original S</w:t>
            </w:r>
            <w:r w:rsidRPr="001C3323">
              <w:rPr>
                <w:rFonts w:eastAsia="Times New Roman" w:cs="Times New Roman"/>
                <w:color w:val="000000"/>
                <w:szCs w:val="24"/>
              </w:rPr>
              <w:t>cale</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bottom"/>
            <w:hideMark/>
          </w:tcPr>
          <w:p w:rsidR="00AC3E00" w:rsidRPr="001C3323" w:rsidRDefault="00AC3E00" w:rsidP="00A72A24">
            <w:pPr>
              <w:spacing w:before="0" w:after="0"/>
              <w:rPr>
                <w:rFonts w:eastAsia="Times New Roman" w:cs="Times New Roman"/>
                <w:bCs w:val="0"/>
                <w:color w:val="000000"/>
                <w:szCs w:val="24"/>
              </w:rPr>
            </w:pPr>
            <w:r w:rsidRPr="001C3323">
              <w:rPr>
                <w:rFonts w:cs="Times New Roman"/>
                <w:color w:val="000000"/>
              </w:rPr>
              <w:t>ARAT</w:t>
            </w:r>
          </w:p>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43.6 (27.8,68.3)</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24.9 (15.9,38.9)</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50.9 (32.5,79.6)</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29 (18.5,45.4)</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57.8 (36.1,92.6)</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32.9 (20.5,52.8)</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bottom"/>
            <w:hideMark/>
          </w:tcPr>
          <w:p w:rsidR="00AC3E00" w:rsidRPr="001C3323" w:rsidRDefault="00AC3E00" w:rsidP="00A72A24">
            <w:pPr>
              <w:spacing w:before="0" w:after="0"/>
              <w:rPr>
                <w:rFonts w:eastAsia="Times New Roman" w:cs="Times New Roman"/>
                <w:bCs w:val="0"/>
                <w:color w:val="000000"/>
                <w:szCs w:val="24"/>
              </w:rPr>
            </w:pPr>
            <w:r w:rsidRPr="001C3323">
              <w:rPr>
                <w:rFonts w:cs="Times New Roman"/>
                <w:color w:val="000000"/>
              </w:rPr>
              <w:t>BBT</w:t>
            </w:r>
          </w:p>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27.6 (17.1,44.3)</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20.4 (12.7,32.8)</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31.5 (19.5,50.8)</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23.3 (14.4,37.6)</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34 (19.3,60.1)</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25.2 (14.2,44.5)</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bottom"/>
            <w:hideMark/>
          </w:tcPr>
          <w:p w:rsidR="00AC3E00" w:rsidRPr="001C3323" w:rsidRDefault="00AC3E00" w:rsidP="00A72A24">
            <w:pPr>
              <w:spacing w:before="0" w:after="0"/>
              <w:rPr>
                <w:rFonts w:eastAsia="Times New Roman" w:cs="Times New Roman"/>
                <w:bCs w:val="0"/>
                <w:color w:val="000000"/>
                <w:szCs w:val="24"/>
              </w:rPr>
            </w:pPr>
            <w:r w:rsidRPr="001C3323">
              <w:rPr>
                <w:rFonts w:cs="Times New Roman"/>
                <w:color w:val="000000"/>
              </w:rPr>
              <w:t>F-M</w:t>
            </w:r>
          </w:p>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52.2 (33.4,81.7)</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34.5 (22,53.9)</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56.8 (36.3,88.8)</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37.5 (24,58.6)</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54.6 (34.3,86.9)</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36.1 (22.7,57.4)</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center"/>
            <w:hideMark/>
          </w:tcPr>
          <w:p w:rsidR="00AC3E00" w:rsidRPr="001C3323" w:rsidRDefault="00AC3E00" w:rsidP="00A72A24">
            <w:pPr>
              <w:spacing w:before="0" w:after="0"/>
              <w:rPr>
                <w:rFonts w:eastAsia="Times New Roman" w:cs="Times New Roman"/>
                <w:b w:val="0"/>
                <w:color w:val="000000"/>
                <w:szCs w:val="24"/>
              </w:rPr>
            </w:pPr>
            <w:r w:rsidRPr="001C3323">
              <w:rPr>
                <w:rFonts w:cs="Times New Roman"/>
                <w:color w:val="000000"/>
              </w:rPr>
              <w:t>GRIP</w:t>
            </w: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19.4 (12,31.1)</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19.4 (12,31.1)</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25.5 (15.9,41.1)</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25.5 (15.9,41.1)</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38.6 (21.5,69.2)</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38.6 (21.5,69.2)</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bottom"/>
            <w:hideMark/>
          </w:tcPr>
          <w:p w:rsidR="00AC3E00" w:rsidRPr="001C3323" w:rsidRDefault="00AC3E00" w:rsidP="00A72A24">
            <w:pPr>
              <w:spacing w:before="0" w:after="0"/>
              <w:rPr>
                <w:rFonts w:eastAsia="Times New Roman" w:cs="Times New Roman"/>
                <w:bCs w:val="0"/>
                <w:color w:val="000000"/>
                <w:szCs w:val="24"/>
              </w:rPr>
            </w:pPr>
            <w:r w:rsidRPr="001C3323">
              <w:rPr>
                <w:rFonts w:cs="Times New Roman"/>
                <w:color w:val="000000"/>
              </w:rPr>
              <w:t>healthy</w:t>
            </w:r>
          </w:p>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112.8 (72.1,176.5)</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112.8 (72.1,176.5)</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113.1 (72.4,176.5)</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113.1 (72.4,176.5)</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90.1 (57.1,142.1)</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90.1 (57.1,142.1)</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center"/>
            <w:hideMark/>
          </w:tcPr>
          <w:p w:rsidR="00AC3E00" w:rsidRPr="001C3323" w:rsidRDefault="00AC3E00" w:rsidP="00A72A24">
            <w:pPr>
              <w:spacing w:before="0" w:after="0"/>
              <w:rPr>
                <w:rFonts w:eastAsia="Times New Roman" w:cs="Times New Roman"/>
                <w:b w:val="0"/>
                <w:color w:val="000000"/>
                <w:szCs w:val="24"/>
              </w:rPr>
            </w:pPr>
            <w:r w:rsidRPr="001C3323">
              <w:rPr>
                <w:rFonts w:cs="Times New Roman"/>
                <w:color w:val="000000"/>
              </w:rPr>
              <w:t>MI</w:t>
            </w: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45 (27,75.1)</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45 (27,75.1)</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41.8 (25.1,69.6)</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41.8 (25.1,69.6)</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27.9 (14.5,53.7)</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27.9 (14.5,53.7)</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center"/>
            <w:hideMark/>
          </w:tcPr>
          <w:p w:rsidR="00AC3E00" w:rsidRPr="001C3323" w:rsidRDefault="00AC3E00" w:rsidP="00A72A24">
            <w:pPr>
              <w:spacing w:before="0" w:after="0"/>
              <w:rPr>
                <w:rFonts w:eastAsia="Times New Roman" w:cs="Times New Roman"/>
                <w:b w:val="0"/>
                <w:color w:val="000000"/>
                <w:szCs w:val="24"/>
              </w:rPr>
            </w:pPr>
            <w:r w:rsidRPr="001C3323">
              <w:rPr>
                <w:rFonts w:cs="Times New Roman"/>
                <w:color w:val="000000"/>
              </w:rPr>
              <w:t>PEG</w:t>
            </w: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6.1 (3.7,10.1)</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0.1 (0.1,0.2)</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7.5 (4.6,12.2)</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0.2 (0.1,0.3)</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9.6 (5.3,17.5)</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0.2 (0.1,0.4)</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center"/>
            <w:hideMark/>
          </w:tcPr>
          <w:p w:rsidR="00AC3E00" w:rsidRPr="001C3323" w:rsidRDefault="00AC3E00" w:rsidP="00A72A24">
            <w:pPr>
              <w:spacing w:before="0" w:after="0"/>
              <w:rPr>
                <w:rFonts w:eastAsia="Times New Roman" w:cs="Times New Roman"/>
                <w:b w:val="0"/>
                <w:color w:val="000000"/>
                <w:szCs w:val="24"/>
              </w:rPr>
            </w:pPr>
            <w:r w:rsidRPr="001C3323">
              <w:rPr>
                <w:rFonts w:cs="Times New Roman"/>
                <w:color w:val="000000"/>
              </w:rPr>
              <w:t>RMA</w:t>
            </w: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33.3 (20.6,54)</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5 (3.1,8.1)</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38 (23.5,61.4)</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5.7 (3.5,9.2)</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40.9 (23,72.7)</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6.1 (3.4,10.9)</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bottom"/>
            <w:hideMark/>
          </w:tcPr>
          <w:p w:rsidR="00AC3E00" w:rsidRPr="001C3323" w:rsidRDefault="00AC3E00" w:rsidP="00A72A24">
            <w:pPr>
              <w:spacing w:before="0" w:after="0"/>
              <w:rPr>
                <w:rFonts w:eastAsia="Times New Roman" w:cs="Times New Roman"/>
                <w:bCs w:val="0"/>
                <w:color w:val="000000"/>
                <w:szCs w:val="24"/>
              </w:rPr>
            </w:pPr>
            <w:r w:rsidRPr="001C3323">
              <w:rPr>
                <w:rFonts w:cs="Times New Roman"/>
                <w:color w:val="000000"/>
              </w:rPr>
              <w:t>SIS</w:t>
            </w:r>
          </w:p>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53.6 (33.9,84.8)</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13.4 (8.5,21.2)</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58 (36.5,92.2)</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14.5 (9.1,23.1)</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55.2 (32.2,94.4)</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13.8 (8.1,23.6)</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val="restart"/>
            <w:noWrap/>
            <w:vAlign w:val="bottom"/>
            <w:hideMark/>
          </w:tcPr>
          <w:p w:rsidR="00AC3E00" w:rsidRPr="001C3323" w:rsidRDefault="00AC3E00" w:rsidP="00A72A24">
            <w:pPr>
              <w:spacing w:before="0" w:after="0"/>
              <w:rPr>
                <w:rFonts w:eastAsia="Times New Roman" w:cs="Times New Roman"/>
                <w:bCs w:val="0"/>
                <w:color w:val="000000"/>
                <w:szCs w:val="24"/>
              </w:rPr>
            </w:pPr>
            <w:r w:rsidRPr="001C3323">
              <w:rPr>
                <w:rFonts w:cs="Times New Roman"/>
                <w:color w:val="000000"/>
              </w:rPr>
              <w:t>WMFT</w:t>
            </w:r>
          </w:p>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3 months (1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61.9 (38.7,98.8)</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46.6 (74,2.7)</w:t>
            </w:r>
          </w:p>
        </w:tc>
      </w:tr>
      <w:tr w:rsidR="00AC3E00" w:rsidRPr="001C3323" w:rsidTr="00A72A2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1C3323">
              <w:rPr>
                <w:rFonts w:cs="Times New Roman"/>
                <w:color w:val="000000"/>
              </w:rPr>
              <w:t>6 months (24 weeks)</w:t>
            </w:r>
          </w:p>
        </w:tc>
        <w:tc>
          <w:tcPr>
            <w:tcW w:w="200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67.5 (42.4,107.2)</w:t>
            </w:r>
          </w:p>
        </w:tc>
        <w:tc>
          <w:tcPr>
            <w:tcW w:w="2529" w:type="dxa"/>
            <w:noWrap/>
            <w:hideMark/>
          </w:tcPr>
          <w:p w:rsidR="00AC3E00" w:rsidRPr="002F297B" w:rsidRDefault="00AC3E00" w:rsidP="00A72A24">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2F297B">
              <w:rPr>
                <w:rFonts w:cs="Times New Roman"/>
                <w:color w:val="000000"/>
              </w:rPr>
              <w:t>39.9 (69.6,-7.2)</w:t>
            </w:r>
          </w:p>
        </w:tc>
      </w:tr>
      <w:tr w:rsidR="00AC3E00" w:rsidRPr="001C3323" w:rsidTr="00A72A24">
        <w:trPr>
          <w:trHeight w:val="300"/>
        </w:trPr>
        <w:tc>
          <w:tcPr>
            <w:cnfStyle w:val="001000000000" w:firstRow="0" w:lastRow="0" w:firstColumn="1" w:lastColumn="0" w:oddVBand="0" w:evenVBand="0" w:oddHBand="0" w:evenHBand="0" w:firstRowFirstColumn="0" w:firstRowLastColumn="0" w:lastRowFirstColumn="0" w:lastRowLastColumn="0"/>
            <w:tcW w:w="1390" w:type="dxa"/>
            <w:vMerge/>
            <w:noWrap/>
            <w:vAlign w:val="bottom"/>
            <w:hideMark/>
          </w:tcPr>
          <w:p w:rsidR="00AC3E00" w:rsidRPr="001C3323" w:rsidRDefault="00AC3E00" w:rsidP="00A72A24">
            <w:pPr>
              <w:spacing w:before="0" w:after="0"/>
              <w:rPr>
                <w:rFonts w:eastAsia="Times New Roman" w:cs="Times New Roman"/>
                <w:b w:val="0"/>
                <w:color w:val="000000"/>
                <w:szCs w:val="24"/>
              </w:rPr>
            </w:pPr>
          </w:p>
        </w:tc>
        <w:tc>
          <w:tcPr>
            <w:tcW w:w="2431" w:type="dxa"/>
            <w:noWrap/>
            <w:vAlign w:val="bottom"/>
            <w:hideMark/>
          </w:tcPr>
          <w:p w:rsidR="00AC3E00" w:rsidRPr="001C3323" w:rsidRDefault="00AC3E00" w:rsidP="00A72A24">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1C3323">
              <w:rPr>
                <w:rFonts w:cs="Times New Roman"/>
                <w:color w:val="000000"/>
              </w:rPr>
              <w:t>12 months (52 weeks)</w:t>
            </w:r>
          </w:p>
        </w:tc>
        <w:tc>
          <w:tcPr>
            <w:tcW w:w="200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65.4 (38.5,111.2)</w:t>
            </w:r>
          </w:p>
        </w:tc>
        <w:tc>
          <w:tcPr>
            <w:tcW w:w="2529" w:type="dxa"/>
            <w:noWrap/>
            <w:hideMark/>
          </w:tcPr>
          <w:p w:rsidR="00AC3E00" w:rsidRPr="002F297B" w:rsidRDefault="00AC3E00" w:rsidP="00A72A24">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F297B">
              <w:rPr>
                <w:rFonts w:cs="Times New Roman"/>
                <w:color w:val="000000"/>
              </w:rPr>
              <w:t>42.3 (74.3,-12)</w:t>
            </w:r>
          </w:p>
        </w:tc>
      </w:tr>
    </w:tbl>
    <w:p w:rsidR="00AC3E00" w:rsidRDefault="00AC3E00" w:rsidP="00AC3E00">
      <w:pPr>
        <w:keepNext/>
        <w:rPr>
          <w:rFonts w:eastAsia="Times New Roman" w:cs="Times New Roman"/>
          <w:color w:val="000000"/>
          <w:szCs w:val="24"/>
        </w:rPr>
      </w:pPr>
      <w:r w:rsidRPr="0001436A">
        <w:rPr>
          <w:rFonts w:cs="Times New Roman"/>
          <w:b/>
          <w:szCs w:val="24"/>
        </w:rPr>
        <w:t xml:space="preserve">Supplementary </w:t>
      </w:r>
      <w:r>
        <w:rPr>
          <w:rFonts w:cs="Times New Roman"/>
          <w:b/>
          <w:szCs w:val="24"/>
        </w:rPr>
        <w:t>Table 6</w:t>
      </w:r>
      <w:r w:rsidRPr="0001436A">
        <w:rPr>
          <w:rFonts w:cs="Times New Roman"/>
          <w:b/>
          <w:szCs w:val="24"/>
        </w:rPr>
        <w:t>.</w:t>
      </w:r>
      <w:r w:rsidRPr="001549D3">
        <w:rPr>
          <w:rFonts w:cs="Times New Roman"/>
          <w:szCs w:val="24"/>
        </w:rPr>
        <w:t xml:space="preserve"> </w:t>
      </w:r>
      <w:r w:rsidRPr="00A817D1">
        <w:rPr>
          <w:rFonts w:eastAsia="Times New Roman" w:cs="Times New Roman"/>
          <w:color w:val="000000"/>
          <w:szCs w:val="24"/>
        </w:rPr>
        <w:t>Predicted recovery scores. The final model (LOCF) indicated a significant change in measured recovery after stroke over time when measured with the ARAT, BBT, F-M, GRIP, PEG, or when measuring RMA. The table presents predicted values within the standardized scale and in the original scale.</w:t>
      </w:r>
    </w:p>
    <w:p w:rsidR="00AC3E00" w:rsidRPr="002B4A57" w:rsidRDefault="00AC3E00" w:rsidP="00AC3E00">
      <w:pPr>
        <w:spacing w:before="0" w:after="200" w:line="276" w:lineRule="auto"/>
        <w:rPr>
          <w:rFonts w:cs="Times New Roman"/>
          <w:b/>
          <w:szCs w:val="24"/>
        </w:rPr>
      </w:pPr>
    </w:p>
    <w:p w:rsidR="00AC3E00" w:rsidRPr="002B4A57" w:rsidRDefault="00AC3E00" w:rsidP="00AC3E00">
      <w:pPr>
        <w:keepNext/>
        <w:rPr>
          <w:rFonts w:cs="Times New Roman"/>
          <w:b/>
          <w:szCs w:val="24"/>
        </w:rPr>
      </w:pPr>
    </w:p>
    <w:p w:rsidR="00AC3E00" w:rsidRPr="001549D3" w:rsidRDefault="00AC3E00" w:rsidP="00AC3E00">
      <w:pPr>
        <w:spacing w:before="240"/>
      </w:pPr>
    </w:p>
    <w:p w:rsidR="00A72A24" w:rsidRDefault="00A72A24"/>
    <w:sdt>
      <w:sdtPr>
        <w:rPr>
          <w:rFonts w:eastAsiaTheme="minorHAnsi" w:cstheme="minorBidi"/>
          <w:b w:val="0"/>
          <w:szCs w:val="22"/>
        </w:rPr>
        <w:tag w:val="CitaviBibliography"/>
        <w:id w:val="-332373622"/>
        <w:placeholder>
          <w:docPart w:val="DefaultPlaceholder_-1854013440"/>
        </w:placeholder>
      </w:sdtPr>
      <w:sdtEndPr/>
      <w:sdtContent>
        <w:p w:rsidR="00F620CD" w:rsidRDefault="00F620CD" w:rsidP="007462BE">
          <w:pPr>
            <w:pStyle w:val="CitaviBibliographyHeading"/>
            <w:numPr>
              <w:ilvl w:val="0"/>
              <w:numId w:val="0"/>
            </w:numPr>
            <w:ind w:left="567" w:hanging="567"/>
          </w:pPr>
          <w:r>
            <w:fldChar w:fldCharType="begin"/>
          </w:r>
          <w:r>
            <w:instrText>ADDIN CitaviBibliography</w:instrText>
          </w:r>
          <w:r>
            <w:fldChar w:fldCharType="separate"/>
          </w:r>
          <w:r>
            <w:t>REFERENCES</w:t>
          </w:r>
        </w:p>
        <w:p w:rsidR="00F620CD" w:rsidRDefault="00F620CD" w:rsidP="00F620CD">
          <w:pPr>
            <w:pStyle w:val="CitaviBibliographyEntry"/>
          </w:pPr>
          <w:r>
            <w:t>1.</w:t>
          </w:r>
          <w:r>
            <w:tab/>
          </w:r>
          <w:bookmarkStart w:id="0" w:name="_CTVL001fa0a9819d02d4bd68916490caeecc966"/>
          <w:r>
            <w:t>Adie K, Schofield C, Berrow M, Wingham J, Humfryes J, Pritchard C, et al. Does the use of Nintendo Wii SportsTM improve arm function? Trial of WiiTM in Stroke: a randomized controlled trial and economics analysis.</w:t>
          </w:r>
          <w:bookmarkEnd w:id="0"/>
          <w:r>
            <w:t xml:space="preserve"> </w:t>
          </w:r>
          <w:r w:rsidRPr="00F620CD">
            <w:rPr>
              <w:i/>
            </w:rPr>
            <w:t>Clin Rehabil</w:t>
          </w:r>
          <w:r w:rsidRPr="00F620CD">
            <w:t xml:space="preserve"> (2017) </w:t>
          </w:r>
          <w:r w:rsidRPr="00F620CD">
            <w:rPr>
              <w:b/>
            </w:rPr>
            <w:t>31</w:t>
          </w:r>
          <w:r w:rsidRPr="00F620CD">
            <w:t>:173–85. doi:10.1177/0269215516637893</w:t>
          </w:r>
        </w:p>
        <w:p w:rsidR="00F620CD" w:rsidRPr="00F620CD" w:rsidRDefault="00F620CD" w:rsidP="00F620CD">
          <w:pPr>
            <w:pStyle w:val="CitaviBibliographyEntry"/>
            <w:rPr>
              <w:lang w:val="de-DE"/>
            </w:rPr>
          </w:pPr>
          <w:r>
            <w:t>2.</w:t>
          </w:r>
          <w:r>
            <w:tab/>
          </w:r>
          <w:bookmarkStart w:id="1" w:name="_CTVL001dc2fcfb0bda14c6188e135ea80e62a27"/>
          <w:r>
            <w:t>Brunner I, Skouen JS, Hofstad H, Aßmus J, Becker F, Sanders A-M, et al. Virtual Reality Training for Upper Extremity in Subacute Stroke (VIRTUES): A multicenter RCT.</w:t>
          </w:r>
          <w:bookmarkEnd w:id="1"/>
          <w:r>
            <w:t xml:space="preserve"> </w:t>
          </w:r>
          <w:r w:rsidRPr="00F620CD">
            <w:rPr>
              <w:i/>
              <w:lang w:val="de-DE"/>
            </w:rPr>
            <w:t>Neurology</w:t>
          </w:r>
          <w:r w:rsidRPr="00F620CD">
            <w:rPr>
              <w:lang w:val="de-DE"/>
            </w:rPr>
            <w:t xml:space="preserve"> (2017) </w:t>
          </w:r>
          <w:r w:rsidRPr="00F620CD">
            <w:rPr>
              <w:b/>
              <w:lang w:val="de-DE"/>
            </w:rPr>
            <w:t>89</w:t>
          </w:r>
          <w:r w:rsidRPr="00F620CD">
            <w:rPr>
              <w:lang w:val="de-DE"/>
            </w:rPr>
            <w:t>:2413–21. doi:10.1212/WNL.0000000000004744</w:t>
          </w:r>
        </w:p>
        <w:p w:rsidR="00F620CD" w:rsidRDefault="00F620CD" w:rsidP="00F620CD">
          <w:pPr>
            <w:pStyle w:val="CitaviBibliographyEntry"/>
          </w:pPr>
          <w:r w:rsidRPr="00F620CD">
            <w:rPr>
              <w:lang w:val="de-DE"/>
            </w:rPr>
            <w:t>3.</w:t>
          </w:r>
          <w:r w:rsidRPr="00F620CD">
            <w:rPr>
              <w:lang w:val="de-DE"/>
            </w:rPr>
            <w:tab/>
          </w:r>
          <w:bookmarkStart w:id="2" w:name="_CTVL00149ca85facbc84b2fb6e96e31b14eb70d"/>
          <w:r w:rsidRPr="00F620CD">
            <w:rPr>
              <w:lang w:val="de-DE"/>
            </w:rPr>
            <w:t xml:space="preserve">Chen L, Fang J, Ma R, Gu X, Chen L, Li J, et al. </w:t>
          </w:r>
          <w:r>
            <w:t>Additional effects of acupuncture on early comprehensive rehabilitation in patients with mild to moderate acute ischemic stroke: a multicenter randomized controlled trial.</w:t>
          </w:r>
          <w:bookmarkEnd w:id="2"/>
          <w:r>
            <w:t xml:space="preserve"> </w:t>
          </w:r>
          <w:r w:rsidRPr="00F620CD">
            <w:rPr>
              <w:i/>
            </w:rPr>
            <w:t>BMC Complement Altern Med</w:t>
          </w:r>
          <w:r w:rsidRPr="00F620CD">
            <w:t xml:space="preserve"> (2016) </w:t>
          </w:r>
          <w:r w:rsidRPr="00F620CD">
            <w:rPr>
              <w:b/>
            </w:rPr>
            <w:t>16</w:t>
          </w:r>
          <w:r w:rsidRPr="00F620CD">
            <w:t>:226. doi:10.1186/s12906-016-1193-y</w:t>
          </w:r>
        </w:p>
        <w:p w:rsidR="00F620CD" w:rsidRDefault="00F620CD" w:rsidP="00F620CD">
          <w:pPr>
            <w:pStyle w:val="CitaviBibliographyEntry"/>
          </w:pPr>
          <w:r>
            <w:t>4.</w:t>
          </w:r>
          <w:r>
            <w:tab/>
          </w:r>
          <w:bookmarkStart w:id="3" w:name="_CTVL00162fc287fc8f44768bbd772dfa0daa451"/>
          <w:r>
            <w:t>Cramer SC, Enney LA, Russell CK, Simeoni M, Thompson TR. Proof-of-Concept Randomized Trial of the Monoclonal Antibody GSK249320 Versus Placebo in Stroke Patients.</w:t>
          </w:r>
          <w:bookmarkEnd w:id="3"/>
          <w:r>
            <w:t xml:space="preserve"> </w:t>
          </w:r>
          <w:r w:rsidRPr="00F620CD">
            <w:rPr>
              <w:i/>
            </w:rPr>
            <w:t>Stroke</w:t>
          </w:r>
          <w:r w:rsidRPr="00F620CD">
            <w:t xml:space="preserve"> (2017) </w:t>
          </w:r>
          <w:r w:rsidRPr="00F620CD">
            <w:rPr>
              <w:b/>
            </w:rPr>
            <w:t>48</w:t>
          </w:r>
          <w:r w:rsidRPr="00F620CD">
            <w:t>:692–8. doi:10.1161/STROKEAHA.116.014517</w:t>
          </w:r>
        </w:p>
        <w:p w:rsidR="00F620CD" w:rsidRDefault="00F620CD" w:rsidP="00F620CD">
          <w:pPr>
            <w:pStyle w:val="CitaviBibliographyEntry"/>
          </w:pPr>
          <w:r>
            <w:t>5.</w:t>
          </w:r>
          <w:r>
            <w:tab/>
          </w:r>
          <w:bookmarkStart w:id="4" w:name="_CTVL001dd123f9ea1b640cf8e3de3ab1e480b56"/>
          <w:r>
            <w:t>Feys HM, Weerdt WJ de, Selz BE, Cox Steck GA, Spichiger R, Vereeck LE, et al. Effect of a therapeutic intervention for the hemiplegic upper limb in the acute phase after stroke: a single-blind, randomized, controlled multicenter trial.</w:t>
          </w:r>
          <w:bookmarkEnd w:id="4"/>
          <w:r>
            <w:t xml:space="preserve"> </w:t>
          </w:r>
          <w:r w:rsidRPr="00F620CD">
            <w:rPr>
              <w:i/>
            </w:rPr>
            <w:t>Stroke</w:t>
          </w:r>
          <w:r w:rsidRPr="00F620CD">
            <w:t xml:space="preserve"> (1998) </w:t>
          </w:r>
          <w:r w:rsidRPr="00F620CD">
            <w:rPr>
              <w:b/>
            </w:rPr>
            <w:t>29</w:t>
          </w:r>
          <w:r w:rsidRPr="00F620CD">
            <w:t>:785–92. doi:10.1161/01.str.29.4.785</w:t>
          </w:r>
        </w:p>
        <w:p w:rsidR="00F620CD" w:rsidRDefault="00F620CD" w:rsidP="00F620CD">
          <w:pPr>
            <w:pStyle w:val="CitaviBibliographyEntry"/>
          </w:pPr>
          <w:r>
            <w:t>6.</w:t>
          </w:r>
          <w:r>
            <w:tab/>
          </w:r>
          <w:bookmarkStart w:id="5" w:name="_CTVL001a0e1cd088b68455e8e2c4a5c98b3cf69"/>
          <w:r>
            <w:t>Ghaziani E, Couppé C, Siersma V, Søndergaard M, Christensen H, Magnusson SP. Electrical Somatosensory Stimulation in Early Rehabilitation of Arm Paresis After Stroke: A Randomized Controlled Trial.</w:t>
          </w:r>
          <w:bookmarkEnd w:id="5"/>
          <w:r>
            <w:t xml:space="preserve"> </w:t>
          </w:r>
          <w:r w:rsidRPr="00F620CD">
            <w:rPr>
              <w:i/>
            </w:rPr>
            <w:t>Neurorehabil Neural Repair</w:t>
          </w:r>
          <w:r w:rsidRPr="00F620CD">
            <w:t xml:space="preserve"> (2018) </w:t>
          </w:r>
          <w:r w:rsidRPr="00F620CD">
            <w:rPr>
              <w:b/>
            </w:rPr>
            <w:t>32</w:t>
          </w:r>
          <w:r w:rsidRPr="00F620CD">
            <w:t>:899–912. doi:10.1177/1545968318799496</w:t>
          </w:r>
        </w:p>
        <w:p w:rsidR="00F620CD" w:rsidRDefault="00F620CD" w:rsidP="00F620CD">
          <w:pPr>
            <w:pStyle w:val="CitaviBibliographyEntry"/>
          </w:pPr>
          <w:r>
            <w:t>7.</w:t>
          </w:r>
          <w:r>
            <w:tab/>
          </w:r>
          <w:bookmarkStart w:id="6" w:name="_CTVL001db0bbb94495f4708b82732bf95aa4ac3"/>
          <w:r>
            <w:t>Gialanella B, Santoro R. Prediction of functional outcomes in stroke patients: the role of motor patterns according to limb synergies.</w:t>
          </w:r>
          <w:bookmarkEnd w:id="6"/>
          <w:r>
            <w:t xml:space="preserve"> </w:t>
          </w:r>
          <w:r w:rsidRPr="00F620CD">
            <w:rPr>
              <w:i/>
            </w:rPr>
            <w:t>Aging Clin Exp Res</w:t>
          </w:r>
          <w:r w:rsidRPr="00F620CD">
            <w:t xml:space="preserve"> (2015) </w:t>
          </w:r>
          <w:r w:rsidRPr="00F620CD">
            <w:rPr>
              <w:b/>
            </w:rPr>
            <w:t>27</w:t>
          </w:r>
          <w:r w:rsidRPr="00F620CD">
            <w:t>:637–45. doi:10.1007/s40520-015-0322-7</w:t>
          </w:r>
        </w:p>
        <w:p w:rsidR="00F620CD" w:rsidRDefault="00F620CD" w:rsidP="00F620CD">
          <w:pPr>
            <w:pStyle w:val="CitaviBibliographyEntry"/>
          </w:pPr>
          <w:r>
            <w:t>8.</w:t>
          </w:r>
          <w:r>
            <w:tab/>
          </w:r>
          <w:bookmarkStart w:id="7" w:name="_CTVL00148f800193c5944ae8fc3c95f235840ba"/>
          <w:r>
            <w:t>Guo J, Qian S, Wang Y, Xu A. Clinical study of combined mirror and extracorporeal shock wave therapy on upper limb spasticity in poststroke patients.</w:t>
          </w:r>
          <w:bookmarkEnd w:id="7"/>
          <w:r>
            <w:t xml:space="preserve"> </w:t>
          </w:r>
          <w:r w:rsidRPr="00F620CD">
            <w:rPr>
              <w:i/>
            </w:rPr>
            <w:t>Int J Rehabil Res</w:t>
          </w:r>
          <w:r w:rsidRPr="00F620CD">
            <w:t xml:space="preserve"> (2019) </w:t>
          </w:r>
          <w:r w:rsidRPr="00F620CD">
            <w:rPr>
              <w:b/>
            </w:rPr>
            <w:t>42</w:t>
          </w:r>
          <w:r w:rsidRPr="00F620CD">
            <w:t>:31–5. doi:10.1097/MRR.0000000000000316</w:t>
          </w:r>
        </w:p>
        <w:p w:rsidR="00F620CD" w:rsidRDefault="00F620CD" w:rsidP="00F620CD">
          <w:pPr>
            <w:pStyle w:val="CitaviBibliographyEntry"/>
          </w:pPr>
          <w:r>
            <w:t>9.</w:t>
          </w:r>
          <w:r>
            <w:tab/>
          </w:r>
          <w:bookmarkStart w:id="8" w:name="_CTVL001d11930f146a64fc3ac7ced750075b475"/>
          <w:r>
            <w:t>Harvey RL, Edwards D, Dunning K, Fregni F, Stein J, Laine J, et al. Randomized Sham-Controlled Trial of Navigated Repetitive Transcranial Magnetic Stimulation for Motor Recovery in Stroke.</w:t>
          </w:r>
          <w:bookmarkEnd w:id="8"/>
          <w:r>
            <w:t xml:space="preserve"> </w:t>
          </w:r>
          <w:r w:rsidRPr="00F620CD">
            <w:rPr>
              <w:i/>
            </w:rPr>
            <w:t>Stroke</w:t>
          </w:r>
          <w:r w:rsidRPr="00F620CD">
            <w:t xml:space="preserve"> (2018) </w:t>
          </w:r>
          <w:r w:rsidRPr="00F620CD">
            <w:rPr>
              <w:b/>
            </w:rPr>
            <w:t>49</w:t>
          </w:r>
          <w:r w:rsidRPr="00F620CD">
            <w:t>:2138–46. doi:10.1161/STROKEAHA.117.020607</w:t>
          </w:r>
        </w:p>
        <w:p w:rsidR="00F620CD" w:rsidRDefault="00F620CD" w:rsidP="00F620CD">
          <w:pPr>
            <w:pStyle w:val="CitaviBibliographyEntry"/>
          </w:pPr>
          <w:r>
            <w:t>10.</w:t>
          </w:r>
          <w:r>
            <w:tab/>
          </w:r>
          <w:bookmarkStart w:id="9" w:name="_CTVL00105bc5964a33e4118816c51b8d39c7a3d"/>
          <w:r>
            <w:t>Ietswaart M, Johnston M, Dijkerman HC, Joice S, Scott CL, MacWalter RS, et al. Mental practice with motor imagery in stroke recovery: randomized controlled trial of efficacy.</w:t>
          </w:r>
          <w:bookmarkEnd w:id="9"/>
          <w:r>
            <w:t xml:space="preserve"> </w:t>
          </w:r>
          <w:r w:rsidRPr="00F620CD">
            <w:rPr>
              <w:i/>
            </w:rPr>
            <w:t>Brain</w:t>
          </w:r>
          <w:r w:rsidRPr="00F620CD">
            <w:t xml:space="preserve"> (2011) </w:t>
          </w:r>
          <w:r w:rsidRPr="00F620CD">
            <w:rPr>
              <w:b/>
            </w:rPr>
            <w:t>134</w:t>
          </w:r>
          <w:r w:rsidRPr="00F620CD">
            <w:t>:1373–86. doi:10.1093/brain/awr077</w:t>
          </w:r>
        </w:p>
        <w:p w:rsidR="00F620CD" w:rsidRDefault="00F620CD" w:rsidP="00F620CD">
          <w:pPr>
            <w:pStyle w:val="CitaviBibliographyEntry"/>
          </w:pPr>
          <w:r>
            <w:t>11.</w:t>
          </w:r>
          <w:r>
            <w:tab/>
          </w:r>
          <w:bookmarkStart w:id="10" w:name="_CTVL001f091efaf3191482484672f6bfda81c6d"/>
          <w:r>
            <w:t>Kong K-H, Loh Y-J, Thia E, Chai A, Ng C-Y, Soh Y-M, et al. Efficacy of a Virtual Reality Commercial Gaming Device in Upper Limb Recovery after Stroke: A Randomized, Controlled Study.</w:t>
          </w:r>
          <w:bookmarkEnd w:id="10"/>
          <w:r>
            <w:t xml:space="preserve"> </w:t>
          </w:r>
          <w:r w:rsidRPr="00F620CD">
            <w:rPr>
              <w:i/>
            </w:rPr>
            <w:t>Top Stroke Rehabil</w:t>
          </w:r>
          <w:r w:rsidRPr="00F620CD">
            <w:t xml:space="preserve"> (2016) </w:t>
          </w:r>
          <w:r w:rsidRPr="00F620CD">
            <w:rPr>
              <w:b/>
            </w:rPr>
            <w:t>23</w:t>
          </w:r>
          <w:r w:rsidRPr="00F620CD">
            <w:t>:333–40. doi:10.1080/10749357.2016.1139796</w:t>
          </w:r>
        </w:p>
        <w:p w:rsidR="00F620CD" w:rsidRDefault="00F620CD" w:rsidP="00F620CD">
          <w:pPr>
            <w:pStyle w:val="CitaviBibliographyEntry"/>
          </w:pPr>
          <w:r>
            <w:t>12.</w:t>
          </w:r>
          <w:r>
            <w:tab/>
          </w:r>
          <w:bookmarkStart w:id="11" w:name="_CTVL00147e1d16148634b61a6ebee36dbe291e0"/>
          <w:r>
            <w:t>Kwakkel G, Wagenaar RC, Twisk JW, Lankhorst GJ, Koetsier JC. Intensity of leg and arm training after primary middle-cerebral-artery stroke: a randomised trial.</w:t>
          </w:r>
          <w:bookmarkEnd w:id="11"/>
          <w:r>
            <w:t xml:space="preserve"> </w:t>
          </w:r>
          <w:r w:rsidRPr="00F620CD">
            <w:rPr>
              <w:i/>
            </w:rPr>
            <w:t>Lancet</w:t>
          </w:r>
          <w:r w:rsidRPr="00F620CD">
            <w:t xml:space="preserve"> (1999) </w:t>
          </w:r>
          <w:r w:rsidRPr="00F620CD">
            <w:rPr>
              <w:b/>
            </w:rPr>
            <w:t>354</w:t>
          </w:r>
          <w:r w:rsidRPr="00F620CD">
            <w:t>:191–6. doi:10.1016/S0140-6736(98)09477-X</w:t>
          </w:r>
        </w:p>
        <w:p w:rsidR="00F620CD" w:rsidRDefault="00F620CD" w:rsidP="00F620CD">
          <w:pPr>
            <w:pStyle w:val="CitaviBibliographyEntry"/>
          </w:pPr>
          <w:r>
            <w:lastRenderedPageBreak/>
            <w:t>13.</w:t>
          </w:r>
          <w:r>
            <w:tab/>
          </w:r>
          <w:bookmarkStart w:id="12" w:name="_CTVL001a33bd3eb3046426f873dc7fb0c66cf11"/>
          <w:r>
            <w:t>Kwakkel G, Winters C, van Wegen EE, Nijland RH, van Kuijk AA, Visser-Meily A, et al. Effects of Unilateral Upper Limb Training in Two Distinct Prognostic Groups Early After Stroke: The EXPLICIT-Stroke Randomized Clinical Trial.</w:t>
          </w:r>
          <w:bookmarkEnd w:id="12"/>
          <w:r>
            <w:t xml:space="preserve"> </w:t>
          </w:r>
          <w:r w:rsidRPr="00F620CD">
            <w:rPr>
              <w:i/>
            </w:rPr>
            <w:t>Neurorehabil Neural Repair</w:t>
          </w:r>
          <w:r w:rsidRPr="00F620CD">
            <w:t xml:space="preserve"> (2016) </w:t>
          </w:r>
          <w:r w:rsidRPr="00F620CD">
            <w:rPr>
              <w:b/>
            </w:rPr>
            <w:t>30</w:t>
          </w:r>
          <w:r w:rsidRPr="00F620CD">
            <w:t>:804–16. doi:10.1177/1545968315624784</w:t>
          </w:r>
        </w:p>
        <w:p w:rsidR="00F620CD" w:rsidRDefault="00F620CD" w:rsidP="00F620CD">
          <w:pPr>
            <w:pStyle w:val="CitaviBibliographyEntry"/>
          </w:pPr>
          <w:r>
            <w:t>14.</w:t>
          </w:r>
          <w:r>
            <w:tab/>
          </w:r>
          <w:bookmarkStart w:id="13" w:name="_CTVL0014458eb16c2bf453f979deeb8845c1382"/>
          <w:r>
            <w:t>Lincoln NB, Parry RH, Vass CD. Randomized, controlled trial to evaluate increased intensity of physiotherapy treatment of arm function after stroke.</w:t>
          </w:r>
          <w:bookmarkEnd w:id="13"/>
          <w:r>
            <w:t xml:space="preserve"> </w:t>
          </w:r>
          <w:r w:rsidRPr="00F620CD">
            <w:rPr>
              <w:i/>
            </w:rPr>
            <w:t>Stroke</w:t>
          </w:r>
          <w:r w:rsidRPr="00F620CD">
            <w:t xml:space="preserve"> (1999) </w:t>
          </w:r>
          <w:r w:rsidRPr="00F620CD">
            <w:rPr>
              <w:b/>
            </w:rPr>
            <w:t>30</w:t>
          </w:r>
          <w:r w:rsidRPr="00F620CD">
            <w:t>:573–9. doi:10.1161/01.str.30.3.573</w:t>
          </w:r>
        </w:p>
        <w:p w:rsidR="00F620CD" w:rsidRDefault="00F620CD" w:rsidP="00F620CD">
          <w:pPr>
            <w:pStyle w:val="CitaviBibliographyEntry"/>
          </w:pPr>
          <w:r>
            <w:t>15.</w:t>
          </w:r>
          <w:r>
            <w:tab/>
          </w:r>
          <w:bookmarkStart w:id="14" w:name="_CTVL00162b5192f7c3046e3bd95c28e0d45f10c"/>
          <w:r>
            <w:t>Lohse K, Bland MD, Lang CE. Quantifying Change During Outpatient Stroke Rehabilitation: A Retrospective Regression Analysis.</w:t>
          </w:r>
          <w:bookmarkEnd w:id="14"/>
          <w:r>
            <w:t xml:space="preserve"> </w:t>
          </w:r>
          <w:r w:rsidRPr="00F620CD">
            <w:rPr>
              <w:i/>
            </w:rPr>
            <w:t>Arch Phys Med Rehabil</w:t>
          </w:r>
          <w:r w:rsidRPr="00F620CD">
            <w:t xml:space="preserve"> (2016) </w:t>
          </w:r>
          <w:r w:rsidRPr="00F620CD">
            <w:rPr>
              <w:b/>
            </w:rPr>
            <w:t>97</w:t>
          </w:r>
          <w:r w:rsidRPr="00F620CD">
            <w:t>:1423-1430.e1. doi:10.1016/j.apmr.2016.03.021</w:t>
          </w:r>
        </w:p>
        <w:p w:rsidR="00F620CD" w:rsidRDefault="00F620CD" w:rsidP="00F620CD">
          <w:pPr>
            <w:pStyle w:val="CitaviBibliographyEntry"/>
          </w:pPr>
          <w:r>
            <w:t>16.</w:t>
          </w:r>
          <w:r>
            <w:tab/>
          </w:r>
          <w:bookmarkStart w:id="15" w:name="_CTVL00175b1b2c7dad64f8fb11aed79a62188fb"/>
          <w:r>
            <w:t>Meyer S, Bruyn N de, Lafosse C, van Dijk M, Michielsen M, Thijs L, et al. Somatosensory Impairments in the Upper Limb Poststroke: Distribution and Association With Motor Function and Visuospatial Neglect.</w:t>
          </w:r>
          <w:bookmarkEnd w:id="15"/>
          <w:r>
            <w:t xml:space="preserve"> </w:t>
          </w:r>
          <w:r w:rsidRPr="00F620CD">
            <w:rPr>
              <w:i/>
            </w:rPr>
            <w:t>Neurorehabil Neural Repair</w:t>
          </w:r>
          <w:r w:rsidRPr="00F620CD">
            <w:t xml:space="preserve"> (2016) </w:t>
          </w:r>
          <w:r w:rsidRPr="00F620CD">
            <w:rPr>
              <w:b/>
            </w:rPr>
            <w:t>30</w:t>
          </w:r>
          <w:r w:rsidRPr="00F620CD">
            <w:t>:731–42. doi:10.1177/1545968315624779</w:t>
          </w:r>
        </w:p>
        <w:p w:rsidR="00F620CD" w:rsidRDefault="00F620CD" w:rsidP="00F620CD">
          <w:pPr>
            <w:pStyle w:val="CitaviBibliographyEntry"/>
          </w:pPr>
          <w:r>
            <w:t>17.</w:t>
          </w:r>
          <w:r>
            <w:tab/>
          </w:r>
          <w:bookmarkStart w:id="16" w:name="_CTVL001548372219a6046dc8bff43d656301716"/>
          <w:r>
            <w:t>Morris JH, van Wijck F, Joice S, Ogston SA, Cole I, MacWalter RS. A comparison of bilateral and unilateral upper-limb task training in early poststroke rehabilitation: a randomized controlled trial.</w:t>
          </w:r>
          <w:bookmarkEnd w:id="16"/>
          <w:r>
            <w:t xml:space="preserve"> </w:t>
          </w:r>
          <w:r w:rsidRPr="00F620CD">
            <w:rPr>
              <w:i/>
            </w:rPr>
            <w:t>Arch Phys Med Rehabil</w:t>
          </w:r>
          <w:r w:rsidRPr="00F620CD">
            <w:t xml:space="preserve"> (2008) </w:t>
          </w:r>
          <w:r w:rsidRPr="00F620CD">
            <w:rPr>
              <w:b/>
            </w:rPr>
            <w:t>89</w:t>
          </w:r>
          <w:r w:rsidRPr="00F620CD">
            <w:t>:1237–45. doi:10.1016/j.apmr.2007.11.039</w:t>
          </w:r>
        </w:p>
        <w:p w:rsidR="00F620CD" w:rsidRDefault="00F620CD" w:rsidP="00F620CD">
          <w:pPr>
            <w:pStyle w:val="CitaviBibliographyEntry"/>
          </w:pPr>
          <w:r>
            <w:t>18.</w:t>
          </w:r>
          <w:r>
            <w:tab/>
          </w:r>
          <w:bookmarkStart w:id="17" w:name="_CTVL001592b0f169e0c46adac331a79ed5b8ca9"/>
          <w:r>
            <w:t>Nadeau SE, Lu X, Dobkin B, Wu SS, Dai YE, Duncan PW. A prospective test of the late effects of potentially antineuroplastic drugs in a stroke rehabilitation study.</w:t>
          </w:r>
          <w:bookmarkEnd w:id="17"/>
          <w:r>
            <w:t xml:space="preserve"> </w:t>
          </w:r>
          <w:r w:rsidRPr="00F620CD">
            <w:rPr>
              <w:i/>
            </w:rPr>
            <w:t>Int J Stroke</w:t>
          </w:r>
          <w:r w:rsidRPr="00F620CD">
            <w:t xml:space="preserve"> (2014) </w:t>
          </w:r>
          <w:r w:rsidRPr="00F620CD">
            <w:rPr>
              <w:b/>
            </w:rPr>
            <w:t>9</w:t>
          </w:r>
          <w:r w:rsidRPr="00F620CD">
            <w:t>:449–56. doi:10.1111/j.1747-4949.2012.00920.x</w:t>
          </w:r>
        </w:p>
        <w:p w:rsidR="00F620CD" w:rsidRDefault="00F620CD" w:rsidP="00F620CD">
          <w:pPr>
            <w:pStyle w:val="CitaviBibliographyEntry"/>
          </w:pPr>
          <w:r>
            <w:t>19.</w:t>
          </w:r>
          <w:r>
            <w:tab/>
          </w:r>
          <w:bookmarkStart w:id="18" w:name="_CTVL0013f74ab1b2e8b4afcb7c0f81dd5505b70"/>
          <w:r>
            <w:t>Opheim A, Danielsson A, Alt Murphy M, Persson HC, Sunnerhagen KS. Upper-limb spasticity during the first year after stroke: stroke arm longitudinal study at the University of Gothenburg.</w:t>
          </w:r>
          <w:bookmarkEnd w:id="18"/>
          <w:r>
            <w:t xml:space="preserve"> </w:t>
          </w:r>
          <w:r w:rsidRPr="00F620CD">
            <w:rPr>
              <w:i/>
            </w:rPr>
            <w:t>Am J Phys Med Rehabil</w:t>
          </w:r>
          <w:r w:rsidRPr="00F620CD">
            <w:t xml:space="preserve"> (2014) </w:t>
          </w:r>
          <w:r w:rsidRPr="00F620CD">
            <w:rPr>
              <w:b/>
            </w:rPr>
            <w:t>93</w:t>
          </w:r>
          <w:r w:rsidRPr="00F620CD">
            <w:t>:884–96. doi:10.1097/PHM.0000000000000157</w:t>
          </w:r>
        </w:p>
        <w:p w:rsidR="00F620CD" w:rsidRDefault="00F620CD" w:rsidP="00F620CD">
          <w:pPr>
            <w:pStyle w:val="CitaviBibliographyEntry"/>
          </w:pPr>
          <w:r>
            <w:t>20.</w:t>
          </w:r>
          <w:r>
            <w:tab/>
          </w:r>
          <w:bookmarkStart w:id="19" w:name="_CTVL001c6eee9d39e46468e92ff2bd07224a4b5"/>
          <w:r>
            <w:t>Rodgers H, Mackintosh J, Price C, Wood R, McNamee P, Fearon T, et al. Does an early increased-intensity interdisciplinary upper limb therapy programme following acute stroke improve outcome?</w:t>
          </w:r>
          <w:bookmarkEnd w:id="19"/>
          <w:r>
            <w:t xml:space="preserve"> </w:t>
          </w:r>
          <w:r w:rsidRPr="00F620CD">
            <w:rPr>
              <w:i/>
            </w:rPr>
            <w:t>Clin Rehabil</w:t>
          </w:r>
          <w:r w:rsidRPr="00F620CD">
            <w:t xml:space="preserve"> (2003) </w:t>
          </w:r>
          <w:r w:rsidRPr="00F620CD">
            <w:rPr>
              <w:b/>
            </w:rPr>
            <w:t>17</w:t>
          </w:r>
          <w:r w:rsidRPr="00F620CD">
            <w:t>:579–89. doi:10.1191/0269215503cr652oa</w:t>
          </w:r>
        </w:p>
        <w:p w:rsidR="00F620CD" w:rsidRDefault="00F620CD" w:rsidP="00F620CD">
          <w:pPr>
            <w:pStyle w:val="CitaviBibliographyEntry"/>
          </w:pPr>
          <w:r>
            <w:t>21.</w:t>
          </w:r>
          <w:r>
            <w:tab/>
          </w:r>
          <w:bookmarkStart w:id="20" w:name="_CTVL001226f270c878d423794874208c2b1c65c"/>
          <w:r>
            <w:t>Rodgers H, Bosomworth H, Krebs HI, van Wijck F, Howel D, Wilson N, et al. Robot assisted training for the upper limb after stroke (RATULS): a multicentre randomised controlled trial.</w:t>
          </w:r>
          <w:bookmarkEnd w:id="20"/>
          <w:r>
            <w:t xml:space="preserve"> </w:t>
          </w:r>
          <w:r w:rsidRPr="00F620CD">
            <w:rPr>
              <w:i/>
            </w:rPr>
            <w:t>Lancet</w:t>
          </w:r>
          <w:r w:rsidRPr="00F620CD">
            <w:t xml:space="preserve"> (2019) </w:t>
          </w:r>
          <w:r w:rsidRPr="00F620CD">
            <w:rPr>
              <w:b/>
            </w:rPr>
            <w:t>394</w:t>
          </w:r>
          <w:r w:rsidRPr="00F620CD">
            <w:t>:51–62. doi:10.1016/S0140-6736(19)31055-4</w:t>
          </w:r>
        </w:p>
        <w:p w:rsidR="00F620CD" w:rsidRDefault="00F620CD" w:rsidP="00F620CD">
          <w:pPr>
            <w:pStyle w:val="CitaviBibliographyEntry"/>
          </w:pPr>
          <w:r>
            <w:t>22.</w:t>
          </w:r>
          <w:r>
            <w:tab/>
          </w:r>
          <w:bookmarkStart w:id="21" w:name="_CTVL001cb6d6c870c35423899156f56a070bae1"/>
          <w:r>
            <w:t>Saposnik G, Cohen LG, Mamdani M, Pooyania S, Ploughman M, Cheung D, et al. Efficacy and safety of non-immersive virtual reality exercising in stroke rehabilitation (EVREST): a randomised, multicentre, single-blind, controlled trial.</w:t>
          </w:r>
          <w:bookmarkEnd w:id="21"/>
          <w:r>
            <w:t xml:space="preserve"> </w:t>
          </w:r>
          <w:r w:rsidRPr="00F620CD">
            <w:rPr>
              <w:i/>
            </w:rPr>
            <w:t>The Lancet Neurology</w:t>
          </w:r>
          <w:r w:rsidRPr="00F620CD">
            <w:t xml:space="preserve"> (2016) </w:t>
          </w:r>
          <w:r w:rsidRPr="00F620CD">
            <w:rPr>
              <w:b/>
            </w:rPr>
            <w:t>15</w:t>
          </w:r>
          <w:r w:rsidRPr="00F620CD">
            <w:t>:1019–27. doi:10.1016/S1474-4422(16)30121-1</w:t>
          </w:r>
        </w:p>
        <w:p w:rsidR="00F620CD" w:rsidRDefault="00F620CD" w:rsidP="00F620CD">
          <w:pPr>
            <w:pStyle w:val="CitaviBibliographyEntry"/>
          </w:pPr>
          <w:r>
            <w:t>23.</w:t>
          </w:r>
          <w:r>
            <w:tab/>
          </w:r>
          <w:bookmarkStart w:id="22" w:name="_CTVL001cca1b7f0fa12421094bd86755333f494"/>
          <w:r>
            <w:t>van Vliet PM, Lincoln NB, Foxall A. Comparison of Bobath based and movement science based treatment for stroke: a randomised controlled trial.</w:t>
          </w:r>
          <w:bookmarkEnd w:id="22"/>
          <w:r>
            <w:t xml:space="preserve"> </w:t>
          </w:r>
          <w:r w:rsidRPr="00F620CD">
            <w:rPr>
              <w:i/>
            </w:rPr>
            <w:t>J Neurol Neurosurg Psychiatry</w:t>
          </w:r>
          <w:r w:rsidRPr="00F620CD">
            <w:t xml:space="preserve"> (2005) </w:t>
          </w:r>
          <w:r w:rsidRPr="00F620CD">
            <w:rPr>
              <w:b/>
            </w:rPr>
            <w:t>76</w:t>
          </w:r>
          <w:r w:rsidRPr="00F620CD">
            <w:t>:503–8. doi:10.1136/jnnp.2004.040436</w:t>
          </w:r>
        </w:p>
        <w:p w:rsidR="00F620CD" w:rsidRDefault="00F620CD" w:rsidP="00F620CD">
          <w:pPr>
            <w:pStyle w:val="CitaviBibliographyEntry"/>
          </w:pPr>
          <w:r>
            <w:t>24.</w:t>
          </w:r>
          <w:r>
            <w:tab/>
          </w:r>
          <w:bookmarkStart w:id="23" w:name="_CTVL0014e942b8ad22145dd9e97da94f5ef30f2"/>
          <w:r>
            <w:t>Veerbeek JM, Winters C, van Wegen EE, Kwakkel G. Is the proportional recovery rule applicable to the lower limb after a first-ever ischemic stroke?</w:t>
          </w:r>
          <w:bookmarkEnd w:id="23"/>
          <w:r>
            <w:t xml:space="preserve"> </w:t>
          </w:r>
          <w:r w:rsidRPr="00F620CD">
            <w:rPr>
              <w:i/>
            </w:rPr>
            <w:t>PLoS ONE</w:t>
          </w:r>
          <w:r w:rsidRPr="00F620CD">
            <w:t xml:space="preserve"> (2018) </w:t>
          </w:r>
          <w:r w:rsidRPr="00F620CD">
            <w:rPr>
              <w:b/>
            </w:rPr>
            <w:t>13</w:t>
          </w:r>
          <w:r w:rsidRPr="00F620CD">
            <w:t>:e0189279. doi:10.1371/journal.pone.0189279</w:t>
          </w:r>
        </w:p>
        <w:p w:rsidR="00F620CD" w:rsidRDefault="00F620CD" w:rsidP="00F620CD">
          <w:pPr>
            <w:pStyle w:val="CitaviBibliographyEntry"/>
          </w:pPr>
          <w:r>
            <w:t>25.</w:t>
          </w:r>
          <w:r>
            <w:tab/>
          </w:r>
          <w:bookmarkStart w:id="24" w:name="_CTVL0011b4122e2a35c419b86281a1542dd87ae"/>
          <w:r>
            <w:t>Wang H-Q, Hou M, Li H, Bao C-L, Min L, Dong G-R, et al. Effects of acupuncture treatment on motor function in patients with subacute hemorrhagic stroke: A randomized controlled study.</w:t>
          </w:r>
          <w:bookmarkEnd w:id="24"/>
          <w:r>
            <w:t xml:space="preserve"> </w:t>
          </w:r>
          <w:r w:rsidRPr="00F620CD">
            <w:rPr>
              <w:i/>
            </w:rPr>
            <w:t>Complement Ther Med</w:t>
          </w:r>
          <w:r w:rsidRPr="00F620CD">
            <w:t xml:space="preserve"> (2020) </w:t>
          </w:r>
          <w:r w:rsidRPr="00F620CD">
            <w:rPr>
              <w:b/>
            </w:rPr>
            <w:t>49</w:t>
          </w:r>
          <w:r w:rsidRPr="00F620CD">
            <w:t>:102296. doi:10.1016/j.ctim.2019.102296</w:t>
          </w:r>
        </w:p>
        <w:p w:rsidR="00F620CD" w:rsidRDefault="00F620CD" w:rsidP="00F620CD">
          <w:pPr>
            <w:pStyle w:val="CitaviBibliographyEntry"/>
          </w:pPr>
          <w:r>
            <w:lastRenderedPageBreak/>
            <w:t>26.</w:t>
          </w:r>
          <w:r>
            <w:tab/>
          </w:r>
          <w:bookmarkStart w:id="25" w:name="_CTVL0014e1ba7a97c6d45c4b000115822afda30"/>
          <w:r>
            <w:t>Wilson RD, Page SJ, Delahanty M, Knutson JS, Gunzler DD, Sheffler LR, et al. Upper-Limb Recovery After Stroke: A Randomized Controlled Trial Comparing EMG-Triggered, Cyclic, and Sensory Electrical Stimulation.</w:t>
          </w:r>
          <w:bookmarkEnd w:id="25"/>
          <w:r>
            <w:t xml:space="preserve"> </w:t>
          </w:r>
          <w:r w:rsidRPr="00F620CD">
            <w:rPr>
              <w:i/>
            </w:rPr>
            <w:t>Neurorehabil Neural Repair</w:t>
          </w:r>
          <w:r w:rsidRPr="00F620CD">
            <w:t xml:space="preserve"> (2016) </w:t>
          </w:r>
          <w:r w:rsidRPr="00F620CD">
            <w:rPr>
              <w:b/>
            </w:rPr>
            <w:t>30</w:t>
          </w:r>
          <w:r w:rsidRPr="00F620CD">
            <w:t>:978–87. doi:10.1177/1545968316650278</w:t>
          </w:r>
        </w:p>
        <w:p w:rsidR="00F620CD" w:rsidRDefault="00F620CD" w:rsidP="00F620CD">
          <w:pPr>
            <w:pStyle w:val="CitaviBibliographyEntry"/>
          </w:pPr>
          <w:r>
            <w:t>27.</w:t>
          </w:r>
          <w:r>
            <w:tab/>
          </w:r>
          <w:bookmarkStart w:id="26" w:name="_CTVL001386b70dd652d4547907c649476bc2d44"/>
          <w:r>
            <w:t>Wolf SL, Winstein CJ, Miller JP, Taub E, Uswatte G, Morris D, et al. Effect of constraint-induced movement therapy on upper extremity function 3 to 9 months after stroke: the EXCITE randomized clinical trial.</w:t>
          </w:r>
          <w:bookmarkEnd w:id="26"/>
          <w:r>
            <w:t xml:space="preserve"> </w:t>
          </w:r>
          <w:r w:rsidRPr="00F620CD">
            <w:rPr>
              <w:i/>
            </w:rPr>
            <w:t>JAMA</w:t>
          </w:r>
          <w:r w:rsidRPr="00F620CD">
            <w:t xml:space="preserve"> (2006) </w:t>
          </w:r>
          <w:r w:rsidRPr="00F620CD">
            <w:rPr>
              <w:b/>
            </w:rPr>
            <w:t>296</w:t>
          </w:r>
          <w:r w:rsidRPr="00F620CD">
            <w:t>:2095–104. doi:10.1001/jama.296.17.2095</w:t>
          </w:r>
          <w:r>
            <w:fldChar w:fldCharType="end"/>
          </w:r>
        </w:p>
      </w:sdtContent>
    </w:sdt>
    <w:p w:rsidR="00F620CD" w:rsidRDefault="00F620CD" w:rsidP="00F620CD">
      <w:bookmarkStart w:id="27" w:name="_GoBack"/>
      <w:bookmarkEnd w:id="27"/>
    </w:p>
    <w:sectPr w:rsidR="00F620CD" w:rsidSect="00A72A24">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6229" w:rsidRDefault="00FE6229">
      <w:pPr>
        <w:spacing w:before="0" w:after="0"/>
      </w:pPr>
      <w:r>
        <w:separator/>
      </w:r>
    </w:p>
  </w:endnote>
  <w:endnote w:type="continuationSeparator" w:id="0">
    <w:p w:rsidR="00FE6229" w:rsidRDefault="00FE622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24" w:rsidRPr="00577C4C" w:rsidRDefault="00A72A24">
    <w:pPr>
      <w:rPr>
        <w:color w:val="C00000"/>
        <w:szCs w:val="24"/>
      </w:rPr>
    </w:pPr>
    <w:r>
      <w:rPr>
        <w:noProof/>
      </w:rPr>
      <mc:AlternateContent>
        <mc:Choice Requires="wps">
          <w:drawing>
            <wp:anchor distT="0" distB="0" distL="114300" distR="114300" simplePos="0" relativeHeight="251660288" behindDoc="0" locked="0" layoutInCell="1" allowOverlap="1" wp14:anchorId="5DACBF82" wp14:editId="473BB42B">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A72A24" w:rsidRPr="00577C4C" w:rsidRDefault="00A72A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5DACBF82"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A72A24" w:rsidRPr="00577C4C" w:rsidRDefault="00A72A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24" w:rsidRPr="00577C4C" w:rsidRDefault="00A72A24">
    <w:pPr>
      <w:rPr>
        <w:b/>
        <w:sz w:val="20"/>
        <w:szCs w:val="24"/>
      </w:rPr>
    </w:pPr>
    <w:r>
      <w:rPr>
        <w:noProof/>
      </w:rPr>
      <mc:AlternateContent>
        <mc:Choice Requires="wps">
          <w:drawing>
            <wp:anchor distT="0" distB="0" distL="114300" distR="114300" simplePos="0" relativeHeight="251659264" behindDoc="0" locked="0" layoutInCell="1" allowOverlap="1" wp14:anchorId="587BBC92" wp14:editId="1DFE1CE9">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A72A24" w:rsidRPr="00577C4C" w:rsidRDefault="00A72A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462BE">
                            <w:rPr>
                              <w:noProof/>
                              <w:color w:val="000000" w:themeColor="text1"/>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87BBC92"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A72A24" w:rsidRPr="00577C4C" w:rsidRDefault="00A72A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462BE">
                      <w:rPr>
                        <w:noProof/>
                        <w:color w:val="000000" w:themeColor="text1"/>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6229" w:rsidRDefault="00FE6229">
      <w:pPr>
        <w:spacing w:before="0" w:after="0"/>
      </w:pPr>
      <w:r>
        <w:separator/>
      </w:r>
    </w:p>
  </w:footnote>
  <w:footnote w:type="continuationSeparator" w:id="0">
    <w:p w:rsidR="00FE6229" w:rsidRDefault="00FE6229">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24" w:rsidRPr="009151AA" w:rsidRDefault="00A72A2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24" w:rsidRDefault="00A72A24" w:rsidP="00A72A24">
    <w:r w:rsidRPr="005A1D84">
      <w:rPr>
        <w:b/>
        <w:noProof/>
        <w:color w:val="A6A6A6" w:themeColor="background1" w:themeShade="A6"/>
      </w:rPr>
      <w:drawing>
        <wp:inline distT="0" distB="0" distL="0" distR="0" wp14:anchorId="38A7D164" wp14:editId="1918AC64">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O1MLYwNjSxMDGzNDVT0lEKTi0uzszPAykwrAUAcdSqvSwAAAA="/>
  </w:docVars>
  <w:rsids>
    <w:rsidRoot w:val="00AC3E00"/>
    <w:rsid w:val="00062435"/>
    <w:rsid w:val="00271C37"/>
    <w:rsid w:val="003E6674"/>
    <w:rsid w:val="00504C0D"/>
    <w:rsid w:val="005E61C7"/>
    <w:rsid w:val="007462BE"/>
    <w:rsid w:val="00A72A24"/>
    <w:rsid w:val="00AC3E00"/>
    <w:rsid w:val="00F620CD"/>
    <w:rsid w:val="00FE622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2517D1-4E75-4FA9-8B57-07D0E6F04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C3E00"/>
    <w:pPr>
      <w:spacing w:before="120" w:after="240" w:line="240" w:lineRule="auto"/>
    </w:pPr>
    <w:rPr>
      <w:rFonts w:ascii="Times New Roman" w:hAnsi="Times New Roman"/>
      <w:sz w:val="24"/>
      <w:lang w:val="en-US"/>
    </w:rPr>
  </w:style>
  <w:style w:type="paragraph" w:styleId="berschrift1">
    <w:name w:val="heading 1"/>
    <w:basedOn w:val="Listenabsatz"/>
    <w:next w:val="Standard"/>
    <w:link w:val="berschrift1Zchn"/>
    <w:uiPriority w:val="2"/>
    <w:qFormat/>
    <w:rsid w:val="00AC3E00"/>
    <w:pPr>
      <w:numPr>
        <w:numId w:val="8"/>
      </w:numPr>
      <w:spacing w:before="240"/>
      <w:contextualSpacing w:val="0"/>
      <w:outlineLvl w:val="0"/>
    </w:pPr>
    <w:rPr>
      <w:b/>
    </w:rPr>
  </w:style>
  <w:style w:type="paragraph" w:styleId="berschrift2">
    <w:name w:val="heading 2"/>
    <w:basedOn w:val="berschrift1"/>
    <w:next w:val="Standard"/>
    <w:link w:val="berschrift2Zchn"/>
    <w:uiPriority w:val="2"/>
    <w:qFormat/>
    <w:rsid w:val="00AC3E00"/>
    <w:pPr>
      <w:numPr>
        <w:ilvl w:val="1"/>
      </w:numPr>
      <w:spacing w:after="200"/>
      <w:outlineLvl w:val="1"/>
    </w:pPr>
  </w:style>
  <w:style w:type="paragraph" w:styleId="berschrift3">
    <w:name w:val="heading 3"/>
    <w:basedOn w:val="Standard"/>
    <w:next w:val="Standard"/>
    <w:link w:val="berschrift3Zchn"/>
    <w:uiPriority w:val="2"/>
    <w:qFormat/>
    <w:rsid w:val="00AC3E00"/>
    <w:pPr>
      <w:keepNext/>
      <w:keepLines/>
      <w:numPr>
        <w:ilvl w:val="2"/>
        <w:numId w:val="8"/>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C3E00"/>
    <w:pPr>
      <w:numPr>
        <w:ilvl w:val="3"/>
      </w:numPr>
      <w:outlineLvl w:val="3"/>
    </w:pPr>
    <w:rPr>
      <w:iCs/>
    </w:rPr>
  </w:style>
  <w:style w:type="paragraph" w:styleId="berschrift5">
    <w:name w:val="heading 5"/>
    <w:basedOn w:val="berschrift4"/>
    <w:next w:val="Standard"/>
    <w:link w:val="berschrift5Zchn"/>
    <w:uiPriority w:val="2"/>
    <w:qFormat/>
    <w:rsid w:val="00AC3E00"/>
    <w:pPr>
      <w:numPr>
        <w:ilvl w:val="4"/>
      </w:numPr>
      <w:outlineLvl w:val="4"/>
    </w:pPr>
  </w:style>
  <w:style w:type="paragraph" w:styleId="berschrift6">
    <w:name w:val="heading 6"/>
    <w:basedOn w:val="Standard"/>
    <w:next w:val="Standard"/>
    <w:link w:val="berschrift6Zchn"/>
    <w:uiPriority w:val="9"/>
    <w:semiHidden/>
    <w:unhideWhenUsed/>
    <w:qFormat/>
    <w:rsid w:val="00F620CD"/>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620C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620C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620C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C3E00"/>
    <w:rPr>
      <w:rFonts w:ascii="Times New Roman" w:eastAsia="Cambria" w:hAnsi="Times New Roman" w:cs="Times New Roman"/>
      <w:b/>
      <w:sz w:val="24"/>
      <w:szCs w:val="24"/>
      <w:lang w:val="en-US"/>
    </w:rPr>
  </w:style>
  <w:style w:type="character" w:customStyle="1" w:styleId="berschrift2Zchn">
    <w:name w:val="Überschrift 2 Zchn"/>
    <w:basedOn w:val="Absatz-Standardschriftart"/>
    <w:link w:val="berschrift2"/>
    <w:uiPriority w:val="2"/>
    <w:rsid w:val="00AC3E00"/>
    <w:rPr>
      <w:rFonts w:ascii="Times New Roman" w:eastAsia="Cambria" w:hAnsi="Times New Roman" w:cs="Times New Roman"/>
      <w:b/>
      <w:sz w:val="24"/>
      <w:szCs w:val="24"/>
      <w:lang w:val="en-US"/>
    </w:rPr>
  </w:style>
  <w:style w:type="character" w:customStyle="1" w:styleId="berschrift3Zchn">
    <w:name w:val="Überschrift 3 Zchn"/>
    <w:basedOn w:val="Absatz-Standardschriftart"/>
    <w:link w:val="berschrift3"/>
    <w:uiPriority w:val="2"/>
    <w:rsid w:val="00AC3E00"/>
    <w:rPr>
      <w:rFonts w:ascii="Times New Roman" w:eastAsiaTheme="majorEastAsia" w:hAnsi="Times New Roman" w:cstheme="majorBidi"/>
      <w:b/>
      <w:sz w:val="24"/>
      <w:szCs w:val="24"/>
      <w:lang w:val="en-US"/>
    </w:rPr>
  </w:style>
  <w:style w:type="character" w:customStyle="1" w:styleId="berschrift4Zchn">
    <w:name w:val="Überschrift 4 Zchn"/>
    <w:basedOn w:val="Absatz-Standardschriftart"/>
    <w:link w:val="berschrift4"/>
    <w:uiPriority w:val="2"/>
    <w:rsid w:val="00AC3E00"/>
    <w:rPr>
      <w:rFonts w:ascii="Times New Roman" w:eastAsiaTheme="majorEastAsia" w:hAnsi="Times New Roman" w:cstheme="majorBidi"/>
      <w:b/>
      <w:iCs/>
      <w:sz w:val="24"/>
      <w:szCs w:val="24"/>
      <w:lang w:val="en-US"/>
    </w:rPr>
  </w:style>
  <w:style w:type="character" w:customStyle="1" w:styleId="berschrift5Zchn">
    <w:name w:val="Überschrift 5 Zchn"/>
    <w:basedOn w:val="Absatz-Standardschriftart"/>
    <w:link w:val="berschrift5"/>
    <w:uiPriority w:val="2"/>
    <w:rsid w:val="00AC3E00"/>
    <w:rPr>
      <w:rFonts w:ascii="Times New Roman" w:eastAsiaTheme="majorEastAsia" w:hAnsi="Times New Roman" w:cstheme="majorBidi"/>
      <w:b/>
      <w:iCs/>
      <w:sz w:val="24"/>
      <w:szCs w:val="24"/>
      <w:lang w:val="en-US"/>
    </w:rPr>
  </w:style>
  <w:style w:type="paragraph" w:styleId="Untertitel">
    <w:name w:val="Subtitle"/>
    <w:basedOn w:val="Standard"/>
    <w:next w:val="Standard"/>
    <w:link w:val="UntertitelZchn"/>
    <w:uiPriority w:val="99"/>
    <w:unhideWhenUsed/>
    <w:qFormat/>
    <w:rsid w:val="00AC3E00"/>
    <w:pPr>
      <w:spacing w:before="240"/>
    </w:pPr>
    <w:rPr>
      <w:rFonts w:cs="Times New Roman"/>
      <w:b/>
      <w:szCs w:val="24"/>
    </w:rPr>
  </w:style>
  <w:style w:type="character" w:customStyle="1" w:styleId="UntertitelZchn">
    <w:name w:val="Untertitel Zchn"/>
    <w:basedOn w:val="Absatz-Standardschriftart"/>
    <w:link w:val="Untertitel"/>
    <w:uiPriority w:val="99"/>
    <w:rsid w:val="00AC3E00"/>
    <w:rPr>
      <w:rFonts w:ascii="Times New Roman" w:hAnsi="Times New Roman" w:cs="Times New Roman"/>
      <w:b/>
      <w:sz w:val="24"/>
      <w:szCs w:val="24"/>
      <w:lang w:val="en-US"/>
    </w:rPr>
  </w:style>
  <w:style w:type="paragraph" w:customStyle="1" w:styleId="AuthorList">
    <w:name w:val="Author List"/>
    <w:aliases w:val="Keywords,Abstract"/>
    <w:basedOn w:val="Untertitel"/>
    <w:next w:val="Standard"/>
    <w:uiPriority w:val="1"/>
    <w:qFormat/>
    <w:rsid w:val="00AC3E00"/>
  </w:style>
  <w:style w:type="paragraph" w:styleId="Sprechblasentext">
    <w:name w:val="Balloon Text"/>
    <w:basedOn w:val="Standard"/>
    <w:link w:val="SprechblasentextZchn"/>
    <w:uiPriority w:val="99"/>
    <w:semiHidden/>
    <w:unhideWhenUsed/>
    <w:rsid w:val="00AC3E00"/>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C3E00"/>
    <w:rPr>
      <w:rFonts w:ascii="Tahoma" w:hAnsi="Tahoma" w:cs="Tahoma"/>
      <w:sz w:val="16"/>
      <w:szCs w:val="16"/>
      <w:lang w:val="en-US"/>
    </w:rPr>
  </w:style>
  <w:style w:type="character" w:styleId="Buchtitel">
    <w:name w:val="Book Title"/>
    <w:basedOn w:val="Absatz-Standardschriftart"/>
    <w:uiPriority w:val="33"/>
    <w:qFormat/>
    <w:rsid w:val="00AC3E00"/>
    <w:rPr>
      <w:rFonts w:ascii="Times New Roman" w:hAnsi="Times New Roman"/>
      <w:b/>
      <w:bCs/>
      <w:i/>
      <w:iCs/>
      <w:spacing w:val="5"/>
    </w:rPr>
  </w:style>
  <w:style w:type="paragraph" w:styleId="Beschriftung">
    <w:name w:val="caption"/>
    <w:basedOn w:val="Standard"/>
    <w:next w:val="KeinLeerraum"/>
    <w:uiPriority w:val="35"/>
    <w:unhideWhenUsed/>
    <w:qFormat/>
    <w:rsid w:val="00AC3E00"/>
    <w:pPr>
      <w:keepNext/>
    </w:pPr>
    <w:rPr>
      <w:rFonts w:cs="Times New Roman"/>
      <w:b/>
      <w:bCs/>
      <w:szCs w:val="24"/>
    </w:rPr>
  </w:style>
  <w:style w:type="paragraph" w:styleId="KeinLeerraum">
    <w:name w:val="No Spacing"/>
    <w:uiPriority w:val="99"/>
    <w:unhideWhenUsed/>
    <w:qFormat/>
    <w:rsid w:val="00AC3E00"/>
    <w:pPr>
      <w:spacing w:after="0" w:line="240" w:lineRule="auto"/>
    </w:pPr>
    <w:rPr>
      <w:rFonts w:ascii="Times New Roman" w:hAnsi="Times New Roman"/>
      <w:sz w:val="24"/>
      <w:lang w:val="en-US"/>
    </w:rPr>
  </w:style>
  <w:style w:type="character" w:styleId="Kommentarzeichen">
    <w:name w:val="annotation reference"/>
    <w:basedOn w:val="Absatz-Standardschriftart"/>
    <w:uiPriority w:val="99"/>
    <w:semiHidden/>
    <w:unhideWhenUsed/>
    <w:rsid w:val="00AC3E00"/>
    <w:rPr>
      <w:sz w:val="16"/>
      <w:szCs w:val="16"/>
    </w:rPr>
  </w:style>
  <w:style w:type="paragraph" w:styleId="Kommentartext">
    <w:name w:val="annotation text"/>
    <w:basedOn w:val="Standard"/>
    <w:link w:val="KommentartextZchn"/>
    <w:uiPriority w:val="99"/>
    <w:semiHidden/>
    <w:unhideWhenUsed/>
    <w:rsid w:val="00AC3E00"/>
    <w:rPr>
      <w:sz w:val="20"/>
      <w:szCs w:val="20"/>
    </w:rPr>
  </w:style>
  <w:style w:type="character" w:customStyle="1" w:styleId="KommentartextZchn">
    <w:name w:val="Kommentartext Zchn"/>
    <w:basedOn w:val="Absatz-Standardschriftart"/>
    <w:link w:val="Kommentartext"/>
    <w:uiPriority w:val="99"/>
    <w:semiHidden/>
    <w:rsid w:val="00AC3E00"/>
    <w:rPr>
      <w:rFonts w:ascii="Times New Roman" w:hAnsi="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AC3E00"/>
    <w:rPr>
      <w:b/>
      <w:bCs/>
    </w:rPr>
  </w:style>
  <w:style w:type="character" w:customStyle="1" w:styleId="KommentarthemaZchn">
    <w:name w:val="Kommentarthema Zchn"/>
    <w:basedOn w:val="KommentartextZchn"/>
    <w:link w:val="Kommentarthema"/>
    <w:uiPriority w:val="99"/>
    <w:semiHidden/>
    <w:rsid w:val="00AC3E00"/>
    <w:rPr>
      <w:rFonts w:ascii="Times New Roman" w:hAnsi="Times New Roman"/>
      <w:b/>
      <w:bCs/>
      <w:sz w:val="20"/>
      <w:szCs w:val="20"/>
      <w:lang w:val="en-US"/>
    </w:rPr>
  </w:style>
  <w:style w:type="character" w:styleId="Hervorhebung">
    <w:name w:val="Emphasis"/>
    <w:basedOn w:val="Absatz-Standardschriftart"/>
    <w:uiPriority w:val="20"/>
    <w:qFormat/>
    <w:rsid w:val="00AC3E00"/>
    <w:rPr>
      <w:rFonts w:ascii="Times New Roman" w:hAnsi="Times New Roman"/>
      <w:i/>
      <w:iCs/>
    </w:rPr>
  </w:style>
  <w:style w:type="character" w:styleId="Endnotenzeichen">
    <w:name w:val="endnote reference"/>
    <w:basedOn w:val="Absatz-Standardschriftart"/>
    <w:uiPriority w:val="99"/>
    <w:semiHidden/>
    <w:unhideWhenUsed/>
    <w:rsid w:val="00AC3E00"/>
    <w:rPr>
      <w:vertAlign w:val="superscript"/>
    </w:rPr>
  </w:style>
  <w:style w:type="paragraph" w:styleId="Endnotentext">
    <w:name w:val="endnote text"/>
    <w:basedOn w:val="Standard"/>
    <w:link w:val="EndnotentextZchn"/>
    <w:uiPriority w:val="99"/>
    <w:semiHidden/>
    <w:unhideWhenUsed/>
    <w:rsid w:val="00AC3E00"/>
    <w:pPr>
      <w:spacing w:after="0"/>
    </w:pPr>
    <w:rPr>
      <w:sz w:val="20"/>
      <w:szCs w:val="20"/>
    </w:rPr>
  </w:style>
  <w:style w:type="character" w:customStyle="1" w:styleId="EndnotentextZchn">
    <w:name w:val="Endnotentext Zchn"/>
    <w:basedOn w:val="Absatz-Standardschriftart"/>
    <w:link w:val="Endnotentext"/>
    <w:uiPriority w:val="99"/>
    <w:semiHidden/>
    <w:rsid w:val="00AC3E00"/>
    <w:rPr>
      <w:rFonts w:ascii="Times New Roman" w:hAnsi="Times New Roman"/>
      <w:sz w:val="20"/>
      <w:szCs w:val="20"/>
      <w:lang w:val="en-US"/>
    </w:rPr>
  </w:style>
  <w:style w:type="character" w:styleId="BesuchterHyperlink">
    <w:name w:val="FollowedHyperlink"/>
    <w:basedOn w:val="Absatz-Standardschriftart"/>
    <w:uiPriority w:val="99"/>
    <w:semiHidden/>
    <w:unhideWhenUsed/>
    <w:rsid w:val="00AC3E00"/>
    <w:rPr>
      <w:color w:val="954F72" w:themeColor="followedHyperlink"/>
      <w:u w:val="single"/>
    </w:rPr>
  </w:style>
  <w:style w:type="paragraph" w:styleId="Fuzeile">
    <w:name w:val="footer"/>
    <w:basedOn w:val="Standard"/>
    <w:link w:val="FuzeileZchn"/>
    <w:uiPriority w:val="99"/>
    <w:unhideWhenUsed/>
    <w:rsid w:val="00AC3E00"/>
    <w:pPr>
      <w:tabs>
        <w:tab w:val="center" w:pos="4844"/>
        <w:tab w:val="right" w:pos="9689"/>
      </w:tabs>
      <w:spacing w:after="0"/>
    </w:pPr>
  </w:style>
  <w:style w:type="character" w:customStyle="1" w:styleId="FuzeileZchn">
    <w:name w:val="Fußzeile Zchn"/>
    <w:basedOn w:val="Absatz-Standardschriftart"/>
    <w:link w:val="Fuzeile"/>
    <w:uiPriority w:val="99"/>
    <w:rsid w:val="00AC3E00"/>
    <w:rPr>
      <w:rFonts w:ascii="Times New Roman" w:hAnsi="Times New Roman"/>
      <w:sz w:val="24"/>
      <w:lang w:val="en-US"/>
    </w:rPr>
  </w:style>
  <w:style w:type="character" w:styleId="Funotenzeichen">
    <w:name w:val="footnote reference"/>
    <w:basedOn w:val="Absatz-Standardschriftart"/>
    <w:uiPriority w:val="99"/>
    <w:semiHidden/>
    <w:unhideWhenUsed/>
    <w:rsid w:val="00AC3E00"/>
    <w:rPr>
      <w:vertAlign w:val="superscript"/>
    </w:rPr>
  </w:style>
  <w:style w:type="paragraph" w:styleId="Funotentext">
    <w:name w:val="footnote text"/>
    <w:basedOn w:val="Standard"/>
    <w:link w:val="FunotentextZchn"/>
    <w:uiPriority w:val="99"/>
    <w:semiHidden/>
    <w:unhideWhenUsed/>
    <w:rsid w:val="00AC3E00"/>
    <w:pPr>
      <w:spacing w:after="0"/>
    </w:pPr>
    <w:rPr>
      <w:sz w:val="20"/>
      <w:szCs w:val="20"/>
    </w:rPr>
  </w:style>
  <w:style w:type="character" w:customStyle="1" w:styleId="FunotentextZchn">
    <w:name w:val="Fußnotentext Zchn"/>
    <w:basedOn w:val="Absatz-Standardschriftart"/>
    <w:link w:val="Funotentext"/>
    <w:uiPriority w:val="99"/>
    <w:semiHidden/>
    <w:rsid w:val="00AC3E00"/>
    <w:rPr>
      <w:rFonts w:ascii="Times New Roman" w:hAnsi="Times New Roman"/>
      <w:sz w:val="20"/>
      <w:szCs w:val="20"/>
      <w:lang w:val="en-US"/>
    </w:rPr>
  </w:style>
  <w:style w:type="paragraph" w:styleId="Kopfzeile">
    <w:name w:val="header"/>
    <w:basedOn w:val="Standard"/>
    <w:link w:val="KopfzeileZchn"/>
    <w:uiPriority w:val="99"/>
    <w:unhideWhenUsed/>
    <w:rsid w:val="00AC3E00"/>
    <w:pPr>
      <w:tabs>
        <w:tab w:val="center" w:pos="4844"/>
        <w:tab w:val="right" w:pos="9689"/>
      </w:tabs>
    </w:pPr>
    <w:rPr>
      <w:b/>
    </w:rPr>
  </w:style>
  <w:style w:type="character" w:customStyle="1" w:styleId="KopfzeileZchn">
    <w:name w:val="Kopfzeile Zchn"/>
    <w:basedOn w:val="Absatz-Standardschriftart"/>
    <w:link w:val="Kopfzeile"/>
    <w:uiPriority w:val="99"/>
    <w:rsid w:val="00AC3E00"/>
    <w:rPr>
      <w:rFonts w:ascii="Times New Roman" w:hAnsi="Times New Roman"/>
      <w:b/>
      <w:sz w:val="24"/>
      <w:lang w:val="en-US"/>
    </w:rPr>
  </w:style>
  <w:style w:type="paragraph" w:styleId="Listenabsatz">
    <w:name w:val="List Paragraph"/>
    <w:basedOn w:val="Standard"/>
    <w:uiPriority w:val="3"/>
    <w:qFormat/>
    <w:rsid w:val="00AC3E00"/>
    <w:pPr>
      <w:numPr>
        <w:numId w:val="6"/>
      </w:numPr>
      <w:contextualSpacing/>
    </w:pPr>
    <w:rPr>
      <w:rFonts w:eastAsia="Cambria" w:cs="Times New Roman"/>
      <w:szCs w:val="24"/>
    </w:rPr>
  </w:style>
  <w:style w:type="numbering" w:customStyle="1" w:styleId="Headings">
    <w:name w:val="Headings"/>
    <w:uiPriority w:val="99"/>
    <w:rsid w:val="00AC3E00"/>
    <w:pPr>
      <w:numPr>
        <w:numId w:val="8"/>
      </w:numPr>
    </w:pPr>
  </w:style>
  <w:style w:type="character" w:styleId="Hyperlink">
    <w:name w:val="Hyperlink"/>
    <w:basedOn w:val="Absatz-Standardschriftart"/>
    <w:uiPriority w:val="99"/>
    <w:unhideWhenUsed/>
    <w:rsid w:val="00AC3E00"/>
    <w:rPr>
      <w:color w:val="0000FF"/>
      <w:u w:val="single"/>
    </w:rPr>
  </w:style>
  <w:style w:type="character" w:styleId="IntensiveHervorhebung">
    <w:name w:val="Intense Emphasis"/>
    <w:basedOn w:val="Absatz-Standardschriftart"/>
    <w:uiPriority w:val="21"/>
    <w:unhideWhenUsed/>
    <w:rsid w:val="00AC3E00"/>
    <w:rPr>
      <w:rFonts w:ascii="Times New Roman" w:hAnsi="Times New Roman"/>
      <w:i/>
      <w:iCs/>
      <w:color w:val="auto"/>
    </w:rPr>
  </w:style>
  <w:style w:type="character" w:styleId="IntensiverVerweis">
    <w:name w:val="Intense Reference"/>
    <w:basedOn w:val="Absatz-Standardschriftart"/>
    <w:uiPriority w:val="32"/>
    <w:qFormat/>
    <w:rsid w:val="00AC3E00"/>
    <w:rPr>
      <w:b/>
      <w:bCs/>
      <w:smallCaps/>
      <w:color w:val="auto"/>
      <w:spacing w:val="5"/>
    </w:rPr>
  </w:style>
  <w:style w:type="character" w:styleId="Zeilennummer">
    <w:name w:val="line number"/>
    <w:basedOn w:val="Absatz-Standardschriftart"/>
    <w:uiPriority w:val="99"/>
    <w:semiHidden/>
    <w:unhideWhenUsed/>
    <w:rsid w:val="00AC3E00"/>
  </w:style>
  <w:style w:type="paragraph" w:styleId="StandardWeb">
    <w:name w:val="Normal (Web)"/>
    <w:basedOn w:val="Standard"/>
    <w:uiPriority w:val="99"/>
    <w:unhideWhenUsed/>
    <w:rsid w:val="00AC3E00"/>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C3E0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3E00"/>
    <w:rPr>
      <w:rFonts w:ascii="Times New Roman" w:hAnsi="Times New Roman"/>
      <w:i/>
      <w:iCs/>
      <w:color w:val="404040" w:themeColor="text1" w:themeTint="BF"/>
      <w:sz w:val="24"/>
      <w:lang w:val="en-US"/>
    </w:rPr>
  </w:style>
  <w:style w:type="character" w:styleId="Fett">
    <w:name w:val="Strong"/>
    <w:basedOn w:val="Absatz-Standardschriftart"/>
    <w:uiPriority w:val="22"/>
    <w:qFormat/>
    <w:rsid w:val="00AC3E00"/>
    <w:rPr>
      <w:rFonts w:ascii="Times New Roman" w:hAnsi="Times New Roman"/>
      <w:b/>
      <w:bCs/>
    </w:rPr>
  </w:style>
  <w:style w:type="character" w:styleId="SchwacheHervorhebung">
    <w:name w:val="Subtle Emphasis"/>
    <w:basedOn w:val="Absatz-Standardschriftart"/>
    <w:uiPriority w:val="19"/>
    <w:qFormat/>
    <w:rsid w:val="00AC3E00"/>
    <w:rPr>
      <w:rFonts w:ascii="Times New Roman" w:hAnsi="Times New Roman"/>
      <w:i/>
      <w:iCs/>
      <w:color w:val="404040" w:themeColor="text1" w:themeTint="BF"/>
    </w:rPr>
  </w:style>
  <w:style w:type="table" w:styleId="Tabellenraster">
    <w:name w:val="Table Grid"/>
    <w:basedOn w:val="NormaleTabelle"/>
    <w:uiPriority w:val="39"/>
    <w:rsid w:val="00AC3E00"/>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C3E00"/>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C3E00"/>
    <w:rPr>
      <w:rFonts w:ascii="Times New Roman" w:hAnsi="Times New Roman" w:cs="Times New Roman"/>
      <w:b/>
      <w:sz w:val="32"/>
      <w:szCs w:val="32"/>
      <w:lang w:val="en-US"/>
    </w:rPr>
  </w:style>
  <w:style w:type="paragraph" w:customStyle="1" w:styleId="SupplementaryMaterial">
    <w:name w:val="Supplementary Material"/>
    <w:basedOn w:val="Titel"/>
    <w:next w:val="Titel"/>
    <w:qFormat/>
    <w:rsid w:val="00AC3E00"/>
    <w:pPr>
      <w:spacing w:after="120"/>
    </w:pPr>
    <w:rPr>
      <w:i/>
    </w:rPr>
  </w:style>
  <w:style w:type="table" w:styleId="Listentabelle1hell">
    <w:name w:val="List Table 1 Light"/>
    <w:basedOn w:val="NormaleTabelle"/>
    <w:uiPriority w:val="46"/>
    <w:rsid w:val="00AC3E00"/>
    <w:pPr>
      <w:spacing w:after="0" w:line="240" w:lineRule="auto"/>
    </w:pPr>
    <w:rPr>
      <w:lang w:val="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tzhaltertext">
    <w:name w:val="Placeholder Text"/>
    <w:basedOn w:val="Absatz-Standardschriftart"/>
    <w:uiPriority w:val="99"/>
    <w:semiHidden/>
    <w:rsid w:val="00F620CD"/>
    <w:rPr>
      <w:color w:val="808080"/>
    </w:rPr>
  </w:style>
  <w:style w:type="paragraph" w:customStyle="1" w:styleId="CitaviBibliographyEntry">
    <w:name w:val="Citavi Bibliography Entry"/>
    <w:basedOn w:val="Standard"/>
    <w:link w:val="CitaviBibliographyEntryZchn"/>
    <w:uiPriority w:val="99"/>
    <w:rsid w:val="00F620CD"/>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F620CD"/>
    <w:rPr>
      <w:rFonts w:ascii="Times New Roman" w:hAnsi="Times New Roman"/>
      <w:sz w:val="24"/>
      <w:lang w:val="en-US"/>
    </w:rPr>
  </w:style>
  <w:style w:type="paragraph" w:customStyle="1" w:styleId="CitaviBibliographyHeading">
    <w:name w:val="Citavi Bibliography Heading"/>
    <w:basedOn w:val="berschrift1"/>
    <w:link w:val="CitaviBibliographyHeadingZchn"/>
    <w:uiPriority w:val="99"/>
    <w:rsid w:val="00F620CD"/>
  </w:style>
  <w:style w:type="character" w:customStyle="1" w:styleId="CitaviBibliographyHeadingZchn">
    <w:name w:val="Citavi Bibliography Heading Zchn"/>
    <w:basedOn w:val="Absatz-Standardschriftart"/>
    <w:link w:val="CitaviBibliographyHeading"/>
    <w:uiPriority w:val="99"/>
    <w:rsid w:val="00F620CD"/>
    <w:rPr>
      <w:rFonts w:ascii="Times New Roman" w:eastAsia="Cambria" w:hAnsi="Times New Roman" w:cs="Times New Roman"/>
      <w:b/>
      <w:sz w:val="24"/>
      <w:szCs w:val="24"/>
      <w:lang w:val="en-US"/>
    </w:rPr>
  </w:style>
  <w:style w:type="paragraph" w:customStyle="1" w:styleId="CitaviChapterBibliographyHeading">
    <w:name w:val="Citavi Chapter Bibliography Heading"/>
    <w:basedOn w:val="berschrift2"/>
    <w:link w:val="CitaviChapterBibliographyHeadingZchn"/>
    <w:uiPriority w:val="99"/>
    <w:rsid w:val="00F620CD"/>
  </w:style>
  <w:style w:type="character" w:customStyle="1" w:styleId="CitaviChapterBibliographyHeadingZchn">
    <w:name w:val="Citavi Chapter Bibliography Heading Zchn"/>
    <w:basedOn w:val="Absatz-Standardschriftart"/>
    <w:link w:val="CitaviChapterBibliographyHeading"/>
    <w:uiPriority w:val="99"/>
    <w:rsid w:val="00F620CD"/>
    <w:rPr>
      <w:rFonts w:ascii="Times New Roman" w:eastAsia="Cambria" w:hAnsi="Times New Roman" w:cs="Times New Roman"/>
      <w:b/>
      <w:sz w:val="24"/>
      <w:szCs w:val="24"/>
      <w:lang w:val="en-US"/>
    </w:rPr>
  </w:style>
  <w:style w:type="paragraph" w:customStyle="1" w:styleId="CitaviBibliographySubheading1">
    <w:name w:val="Citavi Bibliography Subheading 1"/>
    <w:basedOn w:val="berschrift2"/>
    <w:link w:val="CitaviBibliographySubheading1Zchn"/>
    <w:uiPriority w:val="99"/>
    <w:rsid w:val="00F620CD"/>
    <w:pPr>
      <w:spacing w:before="0" w:after="0"/>
      <w:outlineLvl w:val="9"/>
    </w:pPr>
    <w:rPr>
      <w:rFonts w:eastAsia="Times New Roman"/>
      <w:bCs/>
      <w:color w:val="434343"/>
    </w:rPr>
  </w:style>
  <w:style w:type="character" w:customStyle="1" w:styleId="CitaviBibliographySubheading1Zchn">
    <w:name w:val="Citavi Bibliography Subheading 1 Zchn"/>
    <w:basedOn w:val="Absatz-Standardschriftart"/>
    <w:link w:val="CitaviBibliographySubheading1"/>
    <w:uiPriority w:val="99"/>
    <w:rsid w:val="00F620CD"/>
    <w:rPr>
      <w:rFonts w:ascii="Times New Roman" w:eastAsia="Times New Roman" w:hAnsi="Times New Roman" w:cs="Times New Roman"/>
      <w:b/>
      <w:bCs/>
      <w:color w:val="434343"/>
      <w:sz w:val="24"/>
      <w:szCs w:val="24"/>
      <w:lang w:val="en-US"/>
    </w:rPr>
  </w:style>
  <w:style w:type="paragraph" w:customStyle="1" w:styleId="CitaviBibliographySubheading2">
    <w:name w:val="Citavi Bibliography Subheading 2"/>
    <w:basedOn w:val="berschrift3"/>
    <w:link w:val="CitaviBibliographySubheading2Zchn"/>
    <w:uiPriority w:val="99"/>
    <w:rsid w:val="00F620CD"/>
    <w:pPr>
      <w:spacing w:before="0" w:after="0"/>
      <w:outlineLvl w:val="9"/>
    </w:pPr>
    <w:rPr>
      <w:rFonts w:eastAsia="Times New Roman" w:cs="Times New Roman"/>
      <w:bCs/>
      <w:color w:val="434343"/>
    </w:rPr>
  </w:style>
  <w:style w:type="character" w:customStyle="1" w:styleId="CitaviBibliographySubheading2Zchn">
    <w:name w:val="Citavi Bibliography Subheading 2 Zchn"/>
    <w:basedOn w:val="Absatz-Standardschriftart"/>
    <w:link w:val="CitaviBibliographySubheading2"/>
    <w:uiPriority w:val="99"/>
    <w:rsid w:val="00F620CD"/>
    <w:rPr>
      <w:rFonts w:ascii="Times New Roman" w:eastAsia="Times New Roman" w:hAnsi="Times New Roman" w:cs="Times New Roman"/>
      <w:b/>
      <w:bCs/>
      <w:color w:val="434343"/>
      <w:sz w:val="24"/>
      <w:szCs w:val="24"/>
      <w:lang w:val="en-US"/>
    </w:rPr>
  </w:style>
  <w:style w:type="paragraph" w:customStyle="1" w:styleId="CitaviBibliographySubheading3">
    <w:name w:val="Citavi Bibliography Subheading 3"/>
    <w:basedOn w:val="berschrift4"/>
    <w:link w:val="CitaviBibliographySubheading3Zchn"/>
    <w:uiPriority w:val="99"/>
    <w:rsid w:val="00F620CD"/>
    <w:pPr>
      <w:spacing w:before="0" w:after="0"/>
      <w:outlineLvl w:val="9"/>
    </w:pPr>
    <w:rPr>
      <w:rFonts w:eastAsia="Times New Roman" w:cs="Times New Roman"/>
      <w:bCs/>
      <w:color w:val="434343"/>
    </w:rPr>
  </w:style>
  <w:style w:type="character" w:customStyle="1" w:styleId="CitaviBibliographySubheading3Zchn">
    <w:name w:val="Citavi Bibliography Subheading 3 Zchn"/>
    <w:basedOn w:val="Absatz-Standardschriftart"/>
    <w:link w:val="CitaviBibliographySubheading3"/>
    <w:uiPriority w:val="99"/>
    <w:rsid w:val="00F620CD"/>
    <w:rPr>
      <w:rFonts w:ascii="Times New Roman" w:eastAsia="Times New Roman" w:hAnsi="Times New Roman" w:cs="Times New Roman"/>
      <w:b/>
      <w:bCs/>
      <w:iCs/>
      <w:color w:val="434343"/>
      <w:sz w:val="24"/>
      <w:szCs w:val="24"/>
      <w:lang w:val="en-US"/>
    </w:rPr>
  </w:style>
  <w:style w:type="paragraph" w:customStyle="1" w:styleId="CitaviBibliographySubheading4">
    <w:name w:val="Citavi Bibliography Subheading 4"/>
    <w:basedOn w:val="berschrift5"/>
    <w:link w:val="CitaviBibliographySubheading4Zchn"/>
    <w:uiPriority w:val="99"/>
    <w:rsid w:val="00F620CD"/>
    <w:pPr>
      <w:spacing w:before="0" w:after="0"/>
      <w:outlineLvl w:val="9"/>
    </w:pPr>
    <w:rPr>
      <w:rFonts w:eastAsia="Times New Roman" w:cs="Times New Roman"/>
      <w:bCs/>
      <w:color w:val="434343"/>
    </w:rPr>
  </w:style>
  <w:style w:type="character" w:customStyle="1" w:styleId="CitaviBibliographySubheading4Zchn">
    <w:name w:val="Citavi Bibliography Subheading 4 Zchn"/>
    <w:basedOn w:val="Absatz-Standardschriftart"/>
    <w:link w:val="CitaviBibliographySubheading4"/>
    <w:uiPriority w:val="99"/>
    <w:rsid w:val="00F620CD"/>
    <w:rPr>
      <w:rFonts w:ascii="Times New Roman" w:eastAsia="Times New Roman" w:hAnsi="Times New Roman" w:cs="Times New Roman"/>
      <w:b/>
      <w:bCs/>
      <w:iCs/>
      <w:color w:val="434343"/>
      <w:sz w:val="24"/>
      <w:szCs w:val="24"/>
      <w:lang w:val="en-US"/>
    </w:rPr>
  </w:style>
  <w:style w:type="paragraph" w:customStyle="1" w:styleId="CitaviBibliographySubheading5">
    <w:name w:val="Citavi Bibliography Subheading 5"/>
    <w:basedOn w:val="berschrift6"/>
    <w:link w:val="CitaviBibliographySubheading5Zchn"/>
    <w:uiPriority w:val="99"/>
    <w:rsid w:val="00F620CD"/>
    <w:pPr>
      <w:spacing w:before="0"/>
      <w:outlineLvl w:val="9"/>
    </w:pPr>
    <w:rPr>
      <w:rFonts w:eastAsia="Times New Roman" w:cs="Times New Roman"/>
      <w:bCs/>
      <w:color w:val="434343"/>
      <w:szCs w:val="24"/>
    </w:rPr>
  </w:style>
  <w:style w:type="character" w:customStyle="1" w:styleId="CitaviBibliographySubheading5Zchn">
    <w:name w:val="Citavi Bibliography Subheading 5 Zchn"/>
    <w:basedOn w:val="Absatz-Standardschriftart"/>
    <w:link w:val="CitaviBibliographySubheading5"/>
    <w:uiPriority w:val="99"/>
    <w:rsid w:val="00F620CD"/>
    <w:rPr>
      <w:rFonts w:asciiTheme="majorHAnsi" w:eastAsia="Times New Roman" w:hAnsiTheme="majorHAnsi" w:cs="Times New Roman"/>
      <w:bCs/>
      <w:color w:val="434343"/>
      <w:sz w:val="24"/>
      <w:szCs w:val="24"/>
      <w:lang w:val="en-US"/>
    </w:rPr>
  </w:style>
  <w:style w:type="character" w:customStyle="1" w:styleId="berschrift6Zchn">
    <w:name w:val="Überschrift 6 Zchn"/>
    <w:basedOn w:val="Absatz-Standardschriftart"/>
    <w:link w:val="berschrift6"/>
    <w:uiPriority w:val="9"/>
    <w:semiHidden/>
    <w:rsid w:val="00F620CD"/>
    <w:rPr>
      <w:rFonts w:asciiTheme="majorHAnsi" w:eastAsiaTheme="majorEastAsia" w:hAnsiTheme="majorHAnsi" w:cstheme="majorBidi"/>
      <w:color w:val="1F4D78" w:themeColor="accent1" w:themeShade="7F"/>
      <w:sz w:val="24"/>
      <w:lang w:val="en-US"/>
    </w:rPr>
  </w:style>
  <w:style w:type="paragraph" w:customStyle="1" w:styleId="CitaviBibliographySubheading6">
    <w:name w:val="Citavi Bibliography Subheading 6"/>
    <w:basedOn w:val="berschrift7"/>
    <w:link w:val="CitaviBibliographySubheading6Zchn"/>
    <w:uiPriority w:val="99"/>
    <w:rsid w:val="00F620CD"/>
    <w:pPr>
      <w:spacing w:before="0"/>
      <w:outlineLvl w:val="9"/>
    </w:pPr>
    <w:rPr>
      <w:rFonts w:eastAsia="Times New Roman" w:cs="Times New Roman"/>
      <w:bCs/>
      <w:color w:val="434343"/>
      <w:szCs w:val="24"/>
    </w:rPr>
  </w:style>
  <w:style w:type="character" w:customStyle="1" w:styleId="CitaviBibliographySubheading6Zchn">
    <w:name w:val="Citavi Bibliography Subheading 6 Zchn"/>
    <w:basedOn w:val="Absatz-Standardschriftart"/>
    <w:link w:val="CitaviBibliographySubheading6"/>
    <w:uiPriority w:val="99"/>
    <w:rsid w:val="00F620CD"/>
    <w:rPr>
      <w:rFonts w:asciiTheme="majorHAnsi" w:eastAsia="Times New Roman" w:hAnsiTheme="majorHAnsi" w:cs="Times New Roman"/>
      <w:bCs/>
      <w:i/>
      <w:iCs/>
      <w:color w:val="434343"/>
      <w:sz w:val="24"/>
      <w:szCs w:val="24"/>
      <w:lang w:val="en-US"/>
    </w:rPr>
  </w:style>
  <w:style w:type="character" w:customStyle="1" w:styleId="berschrift7Zchn">
    <w:name w:val="Überschrift 7 Zchn"/>
    <w:basedOn w:val="Absatz-Standardschriftart"/>
    <w:link w:val="berschrift7"/>
    <w:uiPriority w:val="9"/>
    <w:semiHidden/>
    <w:rsid w:val="00F620CD"/>
    <w:rPr>
      <w:rFonts w:asciiTheme="majorHAnsi" w:eastAsiaTheme="majorEastAsia" w:hAnsiTheme="majorHAnsi" w:cstheme="majorBidi"/>
      <w:i/>
      <w:iCs/>
      <w:color w:val="1F4D78"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F620CD"/>
    <w:pPr>
      <w:spacing w:before="0"/>
      <w:outlineLvl w:val="9"/>
    </w:pPr>
    <w:rPr>
      <w:rFonts w:eastAsia="Times New Roman" w:cs="Times New Roman"/>
      <w:bCs/>
      <w:color w:val="434343"/>
      <w:szCs w:val="24"/>
    </w:rPr>
  </w:style>
  <w:style w:type="character" w:customStyle="1" w:styleId="CitaviBibliographySubheading7Zchn">
    <w:name w:val="Citavi Bibliography Subheading 7 Zchn"/>
    <w:basedOn w:val="Absatz-Standardschriftart"/>
    <w:link w:val="CitaviBibliographySubheading7"/>
    <w:uiPriority w:val="99"/>
    <w:rsid w:val="00F620CD"/>
    <w:rPr>
      <w:rFonts w:asciiTheme="majorHAnsi" w:eastAsia="Times New Roman" w:hAnsiTheme="majorHAnsi" w:cs="Times New Roman"/>
      <w:bCs/>
      <w:color w:val="434343"/>
      <w:sz w:val="21"/>
      <w:szCs w:val="24"/>
      <w:lang w:val="en-US"/>
    </w:rPr>
  </w:style>
  <w:style w:type="character" w:customStyle="1" w:styleId="berschrift8Zchn">
    <w:name w:val="Überschrift 8 Zchn"/>
    <w:basedOn w:val="Absatz-Standardschriftart"/>
    <w:link w:val="berschrift8"/>
    <w:uiPriority w:val="9"/>
    <w:semiHidden/>
    <w:rsid w:val="00F620CD"/>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F620CD"/>
    <w:pPr>
      <w:spacing w:before="0"/>
      <w:outlineLvl w:val="9"/>
    </w:pPr>
    <w:rPr>
      <w:rFonts w:eastAsia="Times New Roman" w:cs="Times New Roman"/>
      <w:bCs/>
      <w:color w:val="434343"/>
      <w:szCs w:val="24"/>
    </w:rPr>
  </w:style>
  <w:style w:type="character" w:customStyle="1" w:styleId="CitaviBibliographySubheading8Zchn">
    <w:name w:val="Citavi Bibliography Subheading 8 Zchn"/>
    <w:basedOn w:val="Absatz-Standardschriftart"/>
    <w:link w:val="CitaviBibliographySubheading8"/>
    <w:uiPriority w:val="99"/>
    <w:rsid w:val="00F620CD"/>
    <w:rPr>
      <w:rFonts w:asciiTheme="majorHAnsi" w:eastAsia="Times New Roman" w:hAnsiTheme="majorHAnsi" w:cs="Times New Roman"/>
      <w:bCs/>
      <w:i/>
      <w:iCs/>
      <w:color w:val="434343"/>
      <w:sz w:val="21"/>
      <w:szCs w:val="24"/>
      <w:lang w:val="en-US"/>
    </w:rPr>
  </w:style>
  <w:style w:type="character" w:customStyle="1" w:styleId="berschrift9Zchn">
    <w:name w:val="Überschrift 9 Zchn"/>
    <w:basedOn w:val="Absatz-Standardschriftart"/>
    <w:link w:val="berschrift9"/>
    <w:uiPriority w:val="9"/>
    <w:semiHidden/>
    <w:rsid w:val="00F620CD"/>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97E9F077D8F4CA88D59E9E6A14D050C"/>
        <w:category>
          <w:name w:val="Allgemein"/>
          <w:gallery w:val="placeholder"/>
        </w:category>
        <w:types>
          <w:type w:val="bbPlcHdr"/>
        </w:types>
        <w:behaviors>
          <w:behavior w:val="content"/>
        </w:behaviors>
        <w:guid w:val="{17B5C44C-8029-414D-8501-6676ACF6F732}"/>
      </w:docPartPr>
      <w:docPartBody>
        <w:p w:rsidR="00B81A59" w:rsidRDefault="00B81A59" w:rsidP="00B81A59">
          <w:pPr>
            <w:pStyle w:val="197E9F077D8F4CA88D59E9E6A14D050C"/>
          </w:pPr>
          <w:r>
            <w:rPr>
              <w:rStyle w:val="Platzhaltertext"/>
            </w:rPr>
            <w:t>Klicken oder tippen Sie hier, um Text einzugeben.</w:t>
          </w:r>
        </w:p>
      </w:docPartBody>
    </w:docPart>
    <w:docPart>
      <w:docPartPr>
        <w:name w:val="F612BBD001064C789C12C8DA58E1795A"/>
        <w:category>
          <w:name w:val="Allgemein"/>
          <w:gallery w:val="placeholder"/>
        </w:category>
        <w:types>
          <w:type w:val="bbPlcHdr"/>
        </w:types>
        <w:behaviors>
          <w:behavior w:val="content"/>
        </w:behaviors>
        <w:guid w:val="{C0F94668-1FAE-4FC9-BC83-CEEDA18C9D94}"/>
      </w:docPartPr>
      <w:docPartBody>
        <w:p w:rsidR="00B81A59" w:rsidRDefault="00B81A59" w:rsidP="00B81A59">
          <w:pPr>
            <w:pStyle w:val="F612BBD001064C789C12C8DA58E1795A"/>
          </w:pPr>
          <w:r>
            <w:rPr>
              <w:rStyle w:val="Platzhaltertext"/>
            </w:rPr>
            <w:t>Klicken oder tippen Sie hier, um Text einzugeben.</w:t>
          </w:r>
        </w:p>
      </w:docPartBody>
    </w:docPart>
    <w:docPart>
      <w:docPartPr>
        <w:name w:val="79D5080E77FC4607AC11FB851E1124C0"/>
        <w:category>
          <w:name w:val="Allgemein"/>
          <w:gallery w:val="placeholder"/>
        </w:category>
        <w:types>
          <w:type w:val="bbPlcHdr"/>
        </w:types>
        <w:behaviors>
          <w:behavior w:val="content"/>
        </w:behaviors>
        <w:guid w:val="{CBBDAA66-BE70-4467-98B8-803DD90B9339}"/>
      </w:docPartPr>
      <w:docPartBody>
        <w:p w:rsidR="00B81A59" w:rsidRDefault="00B81A59" w:rsidP="00B81A59">
          <w:pPr>
            <w:pStyle w:val="79D5080E77FC4607AC11FB851E1124C0"/>
          </w:pPr>
          <w:r>
            <w:rPr>
              <w:rStyle w:val="Platzhaltertext"/>
            </w:rPr>
            <w:t>Klicken oder tippen Sie hier, um Text einzugeben.</w:t>
          </w:r>
        </w:p>
      </w:docPartBody>
    </w:docPart>
    <w:docPart>
      <w:docPartPr>
        <w:name w:val="BB501F661A2A45E1A3B2E4D12FBFCF78"/>
        <w:category>
          <w:name w:val="Allgemein"/>
          <w:gallery w:val="placeholder"/>
        </w:category>
        <w:types>
          <w:type w:val="bbPlcHdr"/>
        </w:types>
        <w:behaviors>
          <w:behavior w:val="content"/>
        </w:behaviors>
        <w:guid w:val="{85A17FE7-B5BA-40E2-8D37-1466C1730357}"/>
      </w:docPartPr>
      <w:docPartBody>
        <w:p w:rsidR="00B81A59" w:rsidRDefault="00B81A59" w:rsidP="00B81A59">
          <w:pPr>
            <w:pStyle w:val="BB501F661A2A45E1A3B2E4D12FBFCF78"/>
          </w:pPr>
          <w:r>
            <w:rPr>
              <w:rStyle w:val="Platzhaltertext"/>
            </w:rPr>
            <w:t>Klicken oder tippen Sie hier, um Text einzugeben.</w:t>
          </w:r>
        </w:p>
      </w:docPartBody>
    </w:docPart>
    <w:docPart>
      <w:docPartPr>
        <w:name w:val="DA50B571FA1F434A883E77F44A5A28D4"/>
        <w:category>
          <w:name w:val="Allgemein"/>
          <w:gallery w:val="placeholder"/>
        </w:category>
        <w:types>
          <w:type w:val="bbPlcHdr"/>
        </w:types>
        <w:behaviors>
          <w:behavior w:val="content"/>
        </w:behaviors>
        <w:guid w:val="{2937C3C4-0003-4EFC-9178-8DB9937ED2B5}"/>
      </w:docPartPr>
      <w:docPartBody>
        <w:p w:rsidR="00B81A59" w:rsidRDefault="00B81A59" w:rsidP="00B81A59">
          <w:pPr>
            <w:pStyle w:val="DA50B571FA1F434A883E77F44A5A28D4"/>
          </w:pPr>
          <w:r>
            <w:rPr>
              <w:rStyle w:val="Platzhaltertext"/>
            </w:rPr>
            <w:t>Klicken oder tippen Sie hier, um Text einzugeben.</w:t>
          </w:r>
        </w:p>
      </w:docPartBody>
    </w:docPart>
    <w:docPart>
      <w:docPartPr>
        <w:name w:val="D16FEF892C8041C3B1218F5EBB0A712D"/>
        <w:category>
          <w:name w:val="Allgemein"/>
          <w:gallery w:val="placeholder"/>
        </w:category>
        <w:types>
          <w:type w:val="bbPlcHdr"/>
        </w:types>
        <w:behaviors>
          <w:behavior w:val="content"/>
        </w:behaviors>
        <w:guid w:val="{4D7B8AA0-5AD1-4248-8C70-0E001463A241}"/>
      </w:docPartPr>
      <w:docPartBody>
        <w:p w:rsidR="00B81A59" w:rsidRDefault="00B81A59" w:rsidP="00B81A59">
          <w:pPr>
            <w:pStyle w:val="D16FEF892C8041C3B1218F5EBB0A712D"/>
          </w:pPr>
          <w:r>
            <w:rPr>
              <w:rStyle w:val="Platzhaltertext"/>
            </w:rPr>
            <w:t>Klicken oder tippen Sie hier, um Text einzugeben.</w:t>
          </w:r>
        </w:p>
      </w:docPartBody>
    </w:docPart>
    <w:docPart>
      <w:docPartPr>
        <w:name w:val="4E87266D585E4E95A1F836478C01A2DE"/>
        <w:category>
          <w:name w:val="Allgemein"/>
          <w:gallery w:val="placeholder"/>
        </w:category>
        <w:types>
          <w:type w:val="bbPlcHdr"/>
        </w:types>
        <w:behaviors>
          <w:behavior w:val="content"/>
        </w:behaviors>
        <w:guid w:val="{5D02C8BB-3DE6-435A-9707-FF85A295DDFC}"/>
      </w:docPartPr>
      <w:docPartBody>
        <w:p w:rsidR="00B81A59" w:rsidRDefault="00B81A59" w:rsidP="00B81A59">
          <w:pPr>
            <w:pStyle w:val="4E87266D585E4E95A1F836478C01A2DE"/>
          </w:pPr>
          <w:r>
            <w:rPr>
              <w:rStyle w:val="Platzhaltertext"/>
            </w:rPr>
            <w:t>Klicken oder tippen Sie hier, um Text einzugeben.</w:t>
          </w:r>
        </w:p>
      </w:docPartBody>
    </w:docPart>
    <w:docPart>
      <w:docPartPr>
        <w:name w:val="BE2ED274D8B14D4485F9E691939CEAB0"/>
        <w:category>
          <w:name w:val="Allgemein"/>
          <w:gallery w:val="placeholder"/>
        </w:category>
        <w:types>
          <w:type w:val="bbPlcHdr"/>
        </w:types>
        <w:behaviors>
          <w:behavior w:val="content"/>
        </w:behaviors>
        <w:guid w:val="{54DF760E-BA7E-4FE2-895D-64CAE21746B1}"/>
      </w:docPartPr>
      <w:docPartBody>
        <w:p w:rsidR="00B81A59" w:rsidRDefault="00B81A59" w:rsidP="00B81A59">
          <w:pPr>
            <w:pStyle w:val="BE2ED274D8B14D4485F9E691939CEAB0"/>
          </w:pPr>
          <w:r>
            <w:rPr>
              <w:rStyle w:val="Platzhaltertext"/>
            </w:rPr>
            <w:t>Klicken oder tippen Sie hier, um Text einzugeben.</w:t>
          </w:r>
        </w:p>
      </w:docPartBody>
    </w:docPart>
    <w:docPart>
      <w:docPartPr>
        <w:name w:val="45596634CD4F430FB9CBD4479A69DFD5"/>
        <w:category>
          <w:name w:val="Allgemein"/>
          <w:gallery w:val="placeholder"/>
        </w:category>
        <w:types>
          <w:type w:val="bbPlcHdr"/>
        </w:types>
        <w:behaviors>
          <w:behavior w:val="content"/>
        </w:behaviors>
        <w:guid w:val="{EB79633D-22A8-4030-BD59-C1463085F425}"/>
      </w:docPartPr>
      <w:docPartBody>
        <w:p w:rsidR="00B81A59" w:rsidRDefault="00B81A59" w:rsidP="00B81A59">
          <w:pPr>
            <w:pStyle w:val="45596634CD4F430FB9CBD4479A69DFD5"/>
          </w:pPr>
          <w:r>
            <w:rPr>
              <w:rStyle w:val="Platzhaltertext"/>
            </w:rPr>
            <w:t>Klicken oder tippen Sie hier, um Text einzugeben.</w:t>
          </w:r>
        </w:p>
      </w:docPartBody>
    </w:docPart>
    <w:docPart>
      <w:docPartPr>
        <w:name w:val="9C8785C7B1674BA692F0D62366661B2A"/>
        <w:category>
          <w:name w:val="Allgemein"/>
          <w:gallery w:val="placeholder"/>
        </w:category>
        <w:types>
          <w:type w:val="bbPlcHdr"/>
        </w:types>
        <w:behaviors>
          <w:behavior w:val="content"/>
        </w:behaviors>
        <w:guid w:val="{ED924DAC-50D8-477A-8A1D-265F4F0548D4}"/>
      </w:docPartPr>
      <w:docPartBody>
        <w:p w:rsidR="00B81A59" w:rsidRDefault="00B81A59" w:rsidP="00B81A59">
          <w:pPr>
            <w:pStyle w:val="9C8785C7B1674BA692F0D62366661B2A"/>
          </w:pPr>
          <w:r>
            <w:rPr>
              <w:rStyle w:val="Platzhaltertext"/>
            </w:rPr>
            <w:t>Klicken oder tippen Sie hier, um Text einzugeben.</w:t>
          </w:r>
        </w:p>
      </w:docPartBody>
    </w:docPart>
    <w:docPart>
      <w:docPartPr>
        <w:name w:val="BDB6EC0CD023472081B044363A3663E1"/>
        <w:category>
          <w:name w:val="Allgemein"/>
          <w:gallery w:val="placeholder"/>
        </w:category>
        <w:types>
          <w:type w:val="bbPlcHdr"/>
        </w:types>
        <w:behaviors>
          <w:behavior w:val="content"/>
        </w:behaviors>
        <w:guid w:val="{D8E87CBF-7B7A-4803-B0B1-BBC75F0ED802}"/>
      </w:docPartPr>
      <w:docPartBody>
        <w:p w:rsidR="00B81A59" w:rsidRDefault="00B81A59" w:rsidP="00B81A59">
          <w:pPr>
            <w:pStyle w:val="BDB6EC0CD023472081B044363A3663E1"/>
          </w:pPr>
          <w:r>
            <w:rPr>
              <w:rStyle w:val="Platzhaltertext"/>
            </w:rPr>
            <w:t>Klicken oder tippen Sie hier, um Text einzugeben.</w:t>
          </w:r>
        </w:p>
      </w:docPartBody>
    </w:docPart>
    <w:docPart>
      <w:docPartPr>
        <w:name w:val="885BE5C40B2B4D4D8746B0B23579DDB6"/>
        <w:category>
          <w:name w:val="Allgemein"/>
          <w:gallery w:val="placeholder"/>
        </w:category>
        <w:types>
          <w:type w:val="bbPlcHdr"/>
        </w:types>
        <w:behaviors>
          <w:behavior w:val="content"/>
        </w:behaviors>
        <w:guid w:val="{55C2F548-CDD6-44CA-8482-DEC499193682}"/>
      </w:docPartPr>
      <w:docPartBody>
        <w:p w:rsidR="00B81A59" w:rsidRDefault="00B81A59" w:rsidP="00B81A59">
          <w:pPr>
            <w:pStyle w:val="885BE5C40B2B4D4D8746B0B23579DDB6"/>
          </w:pPr>
          <w:r>
            <w:rPr>
              <w:rStyle w:val="Platzhaltertext"/>
            </w:rPr>
            <w:t>Klicken oder tippen Sie hier, um Text einzugeben.</w:t>
          </w:r>
        </w:p>
      </w:docPartBody>
    </w:docPart>
    <w:docPart>
      <w:docPartPr>
        <w:name w:val="E9C44FF6773E4FF4873D54E3BC9F24A4"/>
        <w:category>
          <w:name w:val="Allgemein"/>
          <w:gallery w:val="placeholder"/>
        </w:category>
        <w:types>
          <w:type w:val="bbPlcHdr"/>
        </w:types>
        <w:behaviors>
          <w:behavior w:val="content"/>
        </w:behaviors>
        <w:guid w:val="{E2FB857F-9BE6-4A7D-8E96-012BC8F69577}"/>
      </w:docPartPr>
      <w:docPartBody>
        <w:p w:rsidR="00B81A59" w:rsidRDefault="00B81A59" w:rsidP="00B81A59">
          <w:pPr>
            <w:pStyle w:val="E9C44FF6773E4FF4873D54E3BC9F24A4"/>
          </w:pPr>
          <w:r>
            <w:rPr>
              <w:rStyle w:val="Platzhaltertext"/>
            </w:rPr>
            <w:t>Klicken oder tippen Sie hier, um Text einzugeben.</w:t>
          </w:r>
        </w:p>
      </w:docPartBody>
    </w:docPart>
    <w:docPart>
      <w:docPartPr>
        <w:name w:val="2EBA2536CDA34B559F88DA6D639D2BC4"/>
        <w:category>
          <w:name w:val="Allgemein"/>
          <w:gallery w:val="placeholder"/>
        </w:category>
        <w:types>
          <w:type w:val="bbPlcHdr"/>
        </w:types>
        <w:behaviors>
          <w:behavior w:val="content"/>
        </w:behaviors>
        <w:guid w:val="{68284FF3-9565-465D-A092-15EC5E3C9BAE}"/>
      </w:docPartPr>
      <w:docPartBody>
        <w:p w:rsidR="00B81A59" w:rsidRDefault="00B81A59" w:rsidP="00B81A59">
          <w:pPr>
            <w:pStyle w:val="2EBA2536CDA34B559F88DA6D639D2BC4"/>
          </w:pPr>
          <w:r>
            <w:rPr>
              <w:rStyle w:val="Platzhaltertext"/>
            </w:rPr>
            <w:t>Klicken oder tippen Sie hier, um Text einzugeben.</w:t>
          </w:r>
        </w:p>
      </w:docPartBody>
    </w:docPart>
    <w:docPart>
      <w:docPartPr>
        <w:name w:val="9534F12A7FF4477586BB49A81E26094D"/>
        <w:category>
          <w:name w:val="Allgemein"/>
          <w:gallery w:val="placeholder"/>
        </w:category>
        <w:types>
          <w:type w:val="bbPlcHdr"/>
        </w:types>
        <w:behaviors>
          <w:behavior w:val="content"/>
        </w:behaviors>
        <w:guid w:val="{23A54784-04B0-4A86-BA63-AE19F9BB12EE}"/>
      </w:docPartPr>
      <w:docPartBody>
        <w:p w:rsidR="00B81A59" w:rsidRDefault="00B81A59" w:rsidP="00B81A59">
          <w:pPr>
            <w:pStyle w:val="9534F12A7FF4477586BB49A81E26094D"/>
          </w:pPr>
          <w:r>
            <w:rPr>
              <w:rStyle w:val="Platzhaltertext"/>
            </w:rPr>
            <w:t>Klicken oder tippen Sie hier, um Text einzugeben.</w:t>
          </w:r>
        </w:p>
      </w:docPartBody>
    </w:docPart>
    <w:docPart>
      <w:docPartPr>
        <w:name w:val="17E213E1537143EEAAADCD9A1C2D18CE"/>
        <w:category>
          <w:name w:val="Allgemein"/>
          <w:gallery w:val="placeholder"/>
        </w:category>
        <w:types>
          <w:type w:val="bbPlcHdr"/>
        </w:types>
        <w:behaviors>
          <w:behavior w:val="content"/>
        </w:behaviors>
        <w:guid w:val="{75208654-8737-45F0-9A88-59CE02015BBF}"/>
      </w:docPartPr>
      <w:docPartBody>
        <w:p w:rsidR="00B81A59" w:rsidRDefault="00B81A59" w:rsidP="00B81A59">
          <w:pPr>
            <w:pStyle w:val="17E213E1537143EEAAADCD9A1C2D18CE"/>
          </w:pPr>
          <w:r>
            <w:rPr>
              <w:rStyle w:val="Platzhaltertext"/>
            </w:rPr>
            <w:t>Klicken oder tippen Sie hier, um Text einzugeben.</w:t>
          </w:r>
        </w:p>
      </w:docPartBody>
    </w:docPart>
    <w:docPart>
      <w:docPartPr>
        <w:name w:val="CE6707A0BBF24DC5BEA2D05FCF4DC4FF"/>
        <w:category>
          <w:name w:val="Allgemein"/>
          <w:gallery w:val="placeholder"/>
        </w:category>
        <w:types>
          <w:type w:val="bbPlcHdr"/>
        </w:types>
        <w:behaviors>
          <w:behavior w:val="content"/>
        </w:behaviors>
        <w:guid w:val="{EC726108-F3F2-4B18-999A-88E396F53237}"/>
      </w:docPartPr>
      <w:docPartBody>
        <w:p w:rsidR="00B81A59" w:rsidRDefault="00B81A59" w:rsidP="00B81A59">
          <w:pPr>
            <w:pStyle w:val="CE6707A0BBF24DC5BEA2D05FCF4DC4FF"/>
          </w:pPr>
          <w:r>
            <w:rPr>
              <w:rStyle w:val="Platzhaltertext"/>
            </w:rPr>
            <w:t>Klicken oder tippen Sie hier, um Text einzugeben.</w:t>
          </w:r>
        </w:p>
      </w:docPartBody>
    </w:docPart>
    <w:docPart>
      <w:docPartPr>
        <w:name w:val="E2551B2A571343FD95F7CA6B5A5F6D01"/>
        <w:category>
          <w:name w:val="Allgemein"/>
          <w:gallery w:val="placeholder"/>
        </w:category>
        <w:types>
          <w:type w:val="bbPlcHdr"/>
        </w:types>
        <w:behaviors>
          <w:behavior w:val="content"/>
        </w:behaviors>
        <w:guid w:val="{7CD67DBE-A33D-4404-BA57-FF5E26324BC7}"/>
      </w:docPartPr>
      <w:docPartBody>
        <w:p w:rsidR="00B81A59" w:rsidRDefault="00B81A59" w:rsidP="00B81A59">
          <w:pPr>
            <w:pStyle w:val="E2551B2A571343FD95F7CA6B5A5F6D01"/>
          </w:pPr>
          <w:r>
            <w:rPr>
              <w:rStyle w:val="Platzhaltertext"/>
            </w:rPr>
            <w:t>Klicken oder tippen Sie hier, um Text einzugeben.</w:t>
          </w:r>
        </w:p>
      </w:docPartBody>
    </w:docPart>
    <w:docPart>
      <w:docPartPr>
        <w:name w:val="6B970C6E284A4FE688FACB9E2211398A"/>
        <w:category>
          <w:name w:val="Allgemein"/>
          <w:gallery w:val="placeholder"/>
        </w:category>
        <w:types>
          <w:type w:val="bbPlcHdr"/>
        </w:types>
        <w:behaviors>
          <w:behavior w:val="content"/>
        </w:behaviors>
        <w:guid w:val="{A15E8B7A-C519-4002-B37A-D8BE046A197F}"/>
      </w:docPartPr>
      <w:docPartBody>
        <w:p w:rsidR="00B81A59" w:rsidRDefault="00B81A59" w:rsidP="00B81A59">
          <w:pPr>
            <w:pStyle w:val="6B970C6E284A4FE688FACB9E2211398A"/>
          </w:pPr>
          <w:r>
            <w:rPr>
              <w:rStyle w:val="Platzhaltertext"/>
            </w:rPr>
            <w:t>Klicken oder tippen Sie hier, um Text einzugeben.</w:t>
          </w:r>
        </w:p>
      </w:docPartBody>
    </w:docPart>
    <w:docPart>
      <w:docPartPr>
        <w:name w:val="F9C2FD94731D4F07B9AB4D38646BB747"/>
        <w:category>
          <w:name w:val="Allgemein"/>
          <w:gallery w:val="placeholder"/>
        </w:category>
        <w:types>
          <w:type w:val="bbPlcHdr"/>
        </w:types>
        <w:behaviors>
          <w:behavior w:val="content"/>
        </w:behaviors>
        <w:guid w:val="{2BE13F22-13D8-4B9B-81F0-B340381032AA}"/>
      </w:docPartPr>
      <w:docPartBody>
        <w:p w:rsidR="00B81A59" w:rsidRDefault="00B81A59" w:rsidP="00B81A59">
          <w:pPr>
            <w:pStyle w:val="F9C2FD94731D4F07B9AB4D38646BB747"/>
          </w:pPr>
          <w:r>
            <w:rPr>
              <w:rStyle w:val="Platzhaltertext"/>
            </w:rPr>
            <w:t>Klicken oder tippen Sie hier, um Text einzugeben.</w:t>
          </w:r>
        </w:p>
      </w:docPartBody>
    </w:docPart>
    <w:docPart>
      <w:docPartPr>
        <w:name w:val="D9A00F1017794817ADD934433A4B1376"/>
        <w:category>
          <w:name w:val="Allgemein"/>
          <w:gallery w:val="placeholder"/>
        </w:category>
        <w:types>
          <w:type w:val="bbPlcHdr"/>
        </w:types>
        <w:behaviors>
          <w:behavior w:val="content"/>
        </w:behaviors>
        <w:guid w:val="{58A71C13-68FB-4E86-9F1F-C3FCD92B7650}"/>
      </w:docPartPr>
      <w:docPartBody>
        <w:p w:rsidR="00B81A59" w:rsidRDefault="00B81A59" w:rsidP="00B81A59">
          <w:pPr>
            <w:pStyle w:val="D9A00F1017794817ADD934433A4B1376"/>
          </w:pPr>
          <w:r>
            <w:rPr>
              <w:rStyle w:val="Platzhaltertext"/>
            </w:rPr>
            <w:t>Klicken oder tippen Sie hier, um Text einzugeben.</w:t>
          </w:r>
        </w:p>
      </w:docPartBody>
    </w:docPart>
    <w:docPart>
      <w:docPartPr>
        <w:name w:val="64859CF2A26B4382AF21718071A8FDDE"/>
        <w:category>
          <w:name w:val="Allgemein"/>
          <w:gallery w:val="placeholder"/>
        </w:category>
        <w:types>
          <w:type w:val="bbPlcHdr"/>
        </w:types>
        <w:behaviors>
          <w:behavior w:val="content"/>
        </w:behaviors>
        <w:guid w:val="{5B284108-0DB1-49CB-96F8-462C4962F628}"/>
      </w:docPartPr>
      <w:docPartBody>
        <w:p w:rsidR="00B81A59" w:rsidRDefault="00B81A59" w:rsidP="00B81A59">
          <w:pPr>
            <w:pStyle w:val="64859CF2A26B4382AF21718071A8FDDE"/>
          </w:pPr>
          <w:r>
            <w:rPr>
              <w:rStyle w:val="Platzhaltertext"/>
            </w:rPr>
            <w:t>Klicken oder tippen Sie hier, um Text einzugeben.</w:t>
          </w:r>
        </w:p>
      </w:docPartBody>
    </w:docPart>
    <w:docPart>
      <w:docPartPr>
        <w:name w:val="B2DC0E7E30E6416E82216AC16A460676"/>
        <w:category>
          <w:name w:val="Allgemein"/>
          <w:gallery w:val="placeholder"/>
        </w:category>
        <w:types>
          <w:type w:val="bbPlcHdr"/>
        </w:types>
        <w:behaviors>
          <w:behavior w:val="content"/>
        </w:behaviors>
        <w:guid w:val="{A6E671B3-7DA7-4CA1-9B16-2D6F8F84BF50}"/>
      </w:docPartPr>
      <w:docPartBody>
        <w:p w:rsidR="00B81A59" w:rsidRDefault="00B81A59" w:rsidP="00B81A59">
          <w:pPr>
            <w:pStyle w:val="B2DC0E7E30E6416E82216AC16A460676"/>
          </w:pPr>
          <w:r>
            <w:rPr>
              <w:rStyle w:val="Platzhaltertext"/>
            </w:rPr>
            <w:t>Klicken oder tippen Sie hier, um Text einzugeben.</w:t>
          </w:r>
        </w:p>
      </w:docPartBody>
    </w:docPart>
    <w:docPart>
      <w:docPartPr>
        <w:name w:val="43F2EDBE209D4CAC90F78B07F25E28FC"/>
        <w:category>
          <w:name w:val="Allgemein"/>
          <w:gallery w:val="placeholder"/>
        </w:category>
        <w:types>
          <w:type w:val="bbPlcHdr"/>
        </w:types>
        <w:behaviors>
          <w:behavior w:val="content"/>
        </w:behaviors>
        <w:guid w:val="{CBB343B4-0BD3-4948-9E38-B6EE307E4559}"/>
      </w:docPartPr>
      <w:docPartBody>
        <w:p w:rsidR="00B81A59" w:rsidRDefault="00B81A59" w:rsidP="00B81A59">
          <w:pPr>
            <w:pStyle w:val="43F2EDBE209D4CAC90F78B07F25E28FC"/>
          </w:pPr>
          <w:r>
            <w:rPr>
              <w:rStyle w:val="Platzhaltertext"/>
            </w:rPr>
            <w:t>Klicken oder tippen Sie hier, um Text einzugeben.</w:t>
          </w:r>
        </w:p>
      </w:docPartBody>
    </w:docPart>
    <w:docPart>
      <w:docPartPr>
        <w:name w:val="0BA898283A3F4904BAA8DECD9CC39538"/>
        <w:category>
          <w:name w:val="Allgemein"/>
          <w:gallery w:val="placeholder"/>
        </w:category>
        <w:types>
          <w:type w:val="bbPlcHdr"/>
        </w:types>
        <w:behaviors>
          <w:behavior w:val="content"/>
        </w:behaviors>
        <w:guid w:val="{E0365BDD-F4BA-431B-8014-3BA71C5F3968}"/>
      </w:docPartPr>
      <w:docPartBody>
        <w:p w:rsidR="00B81A59" w:rsidRDefault="00B81A59" w:rsidP="00B81A59">
          <w:pPr>
            <w:pStyle w:val="0BA898283A3F4904BAA8DECD9CC39538"/>
          </w:pPr>
          <w:r>
            <w:rPr>
              <w:rStyle w:val="Platzhaltertext"/>
            </w:rPr>
            <w:t>Klicken oder tippen Sie hier, um Text einzugeben.</w:t>
          </w:r>
        </w:p>
      </w:docPartBody>
    </w:docPart>
    <w:docPart>
      <w:docPartPr>
        <w:name w:val="D9DD5AE5E9F04EC29710BBD3CD96736D"/>
        <w:category>
          <w:name w:val="Allgemein"/>
          <w:gallery w:val="placeholder"/>
        </w:category>
        <w:types>
          <w:type w:val="bbPlcHdr"/>
        </w:types>
        <w:behaviors>
          <w:behavior w:val="content"/>
        </w:behaviors>
        <w:guid w:val="{5E2C07AA-3265-49DD-A487-920446711988}"/>
      </w:docPartPr>
      <w:docPartBody>
        <w:p w:rsidR="00B81A59" w:rsidRDefault="00B81A59" w:rsidP="00B81A59">
          <w:pPr>
            <w:pStyle w:val="D9DD5AE5E9F04EC29710BBD3CD96736D"/>
          </w:pPr>
          <w:r>
            <w:rPr>
              <w:rStyle w:val="Platzhaltertext"/>
            </w:rPr>
            <w:t>Klicken oder tippen Sie hier, um Text einzugeben.</w:t>
          </w:r>
        </w:p>
      </w:docPartBody>
    </w:docPart>
    <w:docPart>
      <w:docPartPr>
        <w:name w:val="0A6ED97909754DB2A5794A98A002AD61"/>
        <w:category>
          <w:name w:val="Allgemein"/>
          <w:gallery w:val="placeholder"/>
        </w:category>
        <w:types>
          <w:type w:val="bbPlcHdr"/>
        </w:types>
        <w:behaviors>
          <w:behavior w:val="content"/>
        </w:behaviors>
        <w:guid w:val="{04D9755E-28FF-4C2A-A72A-D2A041F5A362}"/>
      </w:docPartPr>
      <w:docPartBody>
        <w:p w:rsidR="00B81A59" w:rsidRDefault="00B81A59" w:rsidP="00B81A59">
          <w:pPr>
            <w:pStyle w:val="0A6ED97909754DB2A5794A98A002AD61"/>
          </w:pPr>
          <w:r>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B8E4B87-21AC-4CB6-B9CD-C83109F6F325}"/>
      </w:docPartPr>
      <w:docPartBody>
        <w:p w:rsidR="00C87C57" w:rsidRDefault="00B81A59">
          <w:r w:rsidRPr="009E607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1A59"/>
    <w:rsid w:val="00B81A59"/>
    <w:rsid w:val="00C87C57"/>
    <w:rsid w:val="00D54F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1A59"/>
    <w:rPr>
      <w:color w:val="808080"/>
    </w:rPr>
  </w:style>
  <w:style w:type="paragraph" w:customStyle="1" w:styleId="197E9F077D8F4CA88D59E9E6A14D050C">
    <w:name w:val="197E9F077D8F4CA88D59E9E6A14D050C"/>
    <w:rsid w:val="00B81A59"/>
  </w:style>
  <w:style w:type="paragraph" w:customStyle="1" w:styleId="F612BBD001064C789C12C8DA58E1795A">
    <w:name w:val="F612BBD001064C789C12C8DA58E1795A"/>
    <w:rsid w:val="00B81A59"/>
  </w:style>
  <w:style w:type="paragraph" w:customStyle="1" w:styleId="79D5080E77FC4607AC11FB851E1124C0">
    <w:name w:val="79D5080E77FC4607AC11FB851E1124C0"/>
    <w:rsid w:val="00B81A59"/>
  </w:style>
  <w:style w:type="paragraph" w:customStyle="1" w:styleId="BB501F661A2A45E1A3B2E4D12FBFCF78">
    <w:name w:val="BB501F661A2A45E1A3B2E4D12FBFCF78"/>
    <w:rsid w:val="00B81A59"/>
  </w:style>
  <w:style w:type="paragraph" w:customStyle="1" w:styleId="DA50B571FA1F434A883E77F44A5A28D4">
    <w:name w:val="DA50B571FA1F434A883E77F44A5A28D4"/>
    <w:rsid w:val="00B81A59"/>
  </w:style>
  <w:style w:type="paragraph" w:customStyle="1" w:styleId="D16FEF892C8041C3B1218F5EBB0A712D">
    <w:name w:val="D16FEF892C8041C3B1218F5EBB0A712D"/>
    <w:rsid w:val="00B81A59"/>
  </w:style>
  <w:style w:type="paragraph" w:customStyle="1" w:styleId="4E87266D585E4E95A1F836478C01A2DE">
    <w:name w:val="4E87266D585E4E95A1F836478C01A2DE"/>
    <w:rsid w:val="00B81A59"/>
  </w:style>
  <w:style w:type="paragraph" w:customStyle="1" w:styleId="BE2ED274D8B14D4485F9E691939CEAB0">
    <w:name w:val="BE2ED274D8B14D4485F9E691939CEAB0"/>
    <w:rsid w:val="00B81A59"/>
  </w:style>
  <w:style w:type="paragraph" w:customStyle="1" w:styleId="45596634CD4F430FB9CBD4479A69DFD5">
    <w:name w:val="45596634CD4F430FB9CBD4479A69DFD5"/>
    <w:rsid w:val="00B81A59"/>
  </w:style>
  <w:style w:type="paragraph" w:customStyle="1" w:styleId="9C8785C7B1674BA692F0D62366661B2A">
    <w:name w:val="9C8785C7B1674BA692F0D62366661B2A"/>
    <w:rsid w:val="00B81A59"/>
  </w:style>
  <w:style w:type="paragraph" w:customStyle="1" w:styleId="BDB6EC0CD023472081B044363A3663E1">
    <w:name w:val="BDB6EC0CD023472081B044363A3663E1"/>
    <w:rsid w:val="00B81A59"/>
  </w:style>
  <w:style w:type="paragraph" w:customStyle="1" w:styleId="885BE5C40B2B4D4D8746B0B23579DDB6">
    <w:name w:val="885BE5C40B2B4D4D8746B0B23579DDB6"/>
    <w:rsid w:val="00B81A59"/>
  </w:style>
  <w:style w:type="paragraph" w:customStyle="1" w:styleId="E9C44FF6773E4FF4873D54E3BC9F24A4">
    <w:name w:val="E9C44FF6773E4FF4873D54E3BC9F24A4"/>
    <w:rsid w:val="00B81A59"/>
  </w:style>
  <w:style w:type="paragraph" w:customStyle="1" w:styleId="2EBA2536CDA34B559F88DA6D639D2BC4">
    <w:name w:val="2EBA2536CDA34B559F88DA6D639D2BC4"/>
    <w:rsid w:val="00B81A59"/>
  </w:style>
  <w:style w:type="paragraph" w:customStyle="1" w:styleId="9534F12A7FF4477586BB49A81E26094D">
    <w:name w:val="9534F12A7FF4477586BB49A81E26094D"/>
    <w:rsid w:val="00B81A59"/>
  </w:style>
  <w:style w:type="paragraph" w:customStyle="1" w:styleId="17E213E1537143EEAAADCD9A1C2D18CE">
    <w:name w:val="17E213E1537143EEAAADCD9A1C2D18CE"/>
    <w:rsid w:val="00B81A59"/>
  </w:style>
  <w:style w:type="paragraph" w:customStyle="1" w:styleId="CE6707A0BBF24DC5BEA2D05FCF4DC4FF">
    <w:name w:val="CE6707A0BBF24DC5BEA2D05FCF4DC4FF"/>
    <w:rsid w:val="00B81A59"/>
  </w:style>
  <w:style w:type="paragraph" w:customStyle="1" w:styleId="E2551B2A571343FD95F7CA6B5A5F6D01">
    <w:name w:val="E2551B2A571343FD95F7CA6B5A5F6D01"/>
    <w:rsid w:val="00B81A59"/>
  </w:style>
  <w:style w:type="paragraph" w:customStyle="1" w:styleId="6B970C6E284A4FE688FACB9E2211398A">
    <w:name w:val="6B970C6E284A4FE688FACB9E2211398A"/>
    <w:rsid w:val="00B81A59"/>
  </w:style>
  <w:style w:type="paragraph" w:customStyle="1" w:styleId="F9C2FD94731D4F07B9AB4D38646BB747">
    <w:name w:val="F9C2FD94731D4F07B9AB4D38646BB747"/>
    <w:rsid w:val="00B81A59"/>
  </w:style>
  <w:style w:type="paragraph" w:customStyle="1" w:styleId="D9A00F1017794817ADD934433A4B1376">
    <w:name w:val="D9A00F1017794817ADD934433A4B1376"/>
    <w:rsid w:val="00B81A59"/>
  </w:style>
  <w:style w:type="paragraph" w:customStyle="1" w:styleId="64859CF2A26B4382AF21718071A8FDDE">
    <w:name w:val="64859CF2A26B4382AF21718071A8FDDE"/>
    <w:rsid w:val="00B81A59"/>
  </w:style>
  <w:style w:type="paragraph" w:customStyle="1" w:styleId="B2DC0E7E30E6416E82216AC16A460676">
    <w:name w:val="B2DC0E7E30E6416E82216AC16A460676"/>
    <w:rsid w:val="00B81A59"/>
  </w:style>
  <w:style w:type="paragraph" w:customStyle="1" w:styleId="43F2EDBE209D4CAC90F78B07F25E28FC">
    <w:name w:val="43F2EDBE209D4CAC90F78B07F25E28FC"/>
    <w:rsid w:val="00B81A59"/>
  </w:style>
  <w:style w:type="paragraph" w:customStyle="1" w:styleId="0BA898283A3F4904BAA8DECD9CC39538">
    <w:name w:val="0BA898283A3F4904BAA8DECD9CC39538"/>
    <w:rsid w:val="00B81A59"/>
  </w:style>
  <w:style w:type="paragraph" w:customStyle="1" w:styleId="D9DD5AE5E9F04EC29710BBD3CD96736D">
    <w:name w:val="D9DD5AE5E9F04EC29710BBD3CD96736D"/>
    <w:rsid w:val="00B81A59"/>
  </w:style>
  <w:style w:type="paragraph" w:customStyle="1" w:styleId="0A6ED97909754DB2A5794A98A002AD61">
    <w:name w:val="0A6ED97909754DB2A5794A98A002AD61"/>
    <w:rsid w:val="00B81A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77600</Words>
  <Characters>442322</Characters>
  <Application>Microsoft Office Word</Application>
  <DocSecurity>0</DocSecurity>
  <Lines>3686</Lines>
  <Paragraphs>1037</Paragraphs>
  <ScaleCrop>false</ScaleCrop>
  <HeadingPairs>
    <vt:vector size="2" baseType="variant">
      <vt:variant>
        <vt:lpstr>Titel</vt:lpstr>
      </vt:variant>
      <vt:variant>
        <vt:i4>1</vt:i4>
      </vt:variant>
    </vt:vector>
  </HeadingPairs>
  <TitlesOfParts>
    <vt:vector size="1" baseType="lpstr">
      <vt:lpstr/>
    </vt:vector>
  </TitlesOfParts>
  <Company>HP Inc.</Company>
  <LinksUpToDate>false</LinksUpToDate>
  <CharactersWithSpaces>51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ke Wolf;Backhaus Winifried</dc:creator>
  <cp:keywords/>
  <dc:description/>
  <cp:lastModifiedBy>W B</cp:lastModifiedBy>
  <cp:revision>2</cp:revision>
  <dcterms:created xsi:type="dcterms:W3CDTF">2021-05-27T10:11:00Z</dcterms:created>
  <dcterms:modified xsi:type="dcterms:W3CDTF">2021-05-27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v2rimpje7wdsq10ggquq8kqdi8c0p3o7ugk5gq64m10d7kw; ProjectName=quantification of upper limb recovery</vt:lpwstr>
  </property>
  <property fmtid="{D5CDD505-2E9C-101B-9397-08002B2CF9AE}" pid="3" name="CitaviDocumentProperty_7">
    <vt:lpwstr>quantification of upper limb recovery</vt:lpwstr>
  </property>
  <property fmtid="{D5CDD505-2E9C-101B-9397-08002B2CF9AE}" pid="4" name="CitaviDocumentProperty_0">
    <vt:lpwstr>554f00d0-9507-4a26-a917-9ad52b8c0c3a</vt:lpwstr>
  </property>
  <property fmtid="{D5CDD505-2E9C-101B-9397-08002B2CF9AE}" pid="5" name="CitaviDocumentProperty_1">
    <vt:lpwstr>6.8.0.0</vt:lpwstr>
  </property>
</Properties>
</file>